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B1C8A1" w14:textId="7EBC149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Diabetes</w:t>
      </w:r>
    </w:p>
    <w:p w14:paraId="5E6A8B2C" w14:textId="4D169BA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436</w:t>
      </w:r>
    </w:p>
    <w:p w14:paraId="386A0A26" w14:textId="5A2F29C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5714349C" w14:textId="77777777" w:rsidR="00A77B3E" w:rsidRDefault="00A77B3E" w:rsidP="003C1885">
      <w:pPr>
        <w:spacing w:line="360" w:lineRule="auto"/>
        <w:jc w:val="both"/>
      </w:pPr>
    </w:p>
    <w:p w14:paraId="3D333896" w14:textId="7CB13F05" w:rsidR="00A77B3E" w:rsidRDefault="003C1885" w:rsidP="003C1885">
      <w:pPr>
        <w:spacing w:line="360" w:lineRule="auto"/>
        <w:jc w:val="both"/>
      </w:pPr>
      <w:bookmarkStart w:id="0" w:name="OLE_LINK333"/>
      <w:bookmarkStart w:id="1" w:name="OLE_LINK334"/>
      <w:r>
        <w:rPr>
          <w:rFonts w:ascii="Book Antiqua" w:eastAsia="Book Antiqua" w:hAnsi="Book Antiqua" w:cs="Book Antiqua"/>
          <w:b/>
          <w:color w:val="000000"/>
        </w:rPr>
        <w:t>Role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ucleic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cid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ensing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B1EB3">
        <w:rPr>
          <w:rFonts w:ascii="Book Antiqua" w:eastAsia="Book Antiqua" w:hAnsi="Book Antiqua" w:cs="Book Antiqua"/>
          <w:b/>
          <w:color w:val="000000"/>
        </w:rPr>
        <w:t>the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athogenesis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</w:t>
      </w:r>
      <w:r w:rsidR="00FA49F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1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iabetes</w:t>
      </w:r>
      <w:bookmarkEnd w:id="0"/>
      <w:bookmarkEnd w:id="1"/>
    </w:p>
    <w:p w14:paraId="710EAC41" w14:textId="77777777" w:rsidR="00A77B3E" w:rsidRDefault="00A77B3E" w:rsidP="003C1885">
      <w:pPr>
        <w:spacing w:line="360" w:lineRule="auto"/>
        <w:jc w:val="both"/>
      </w:pPr>
    </w:p>
    <w:p w14:paraId="5AF32AAE" w14:textId="77D513FF" w:rsidR="00A77B3E" w:rsidRDefault="0055109E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d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D</w:t>
      </w:r>
      <w:r w:rsidR="0009791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55109E">
        <w:rPr>
          <w:rFonts w:ascii="Book Antiqua" w:hAnsi="Book Antiqua" w:cs="Book Antiqua" w:hint="eastAsia"/>
          <w:i/>
          <w:color w:val="000000"/>
          <w:lang w:eastAsia="zh-CN"/>
        </w:rPr>
        <w:t>et</w:t>
      </w:r>
      <w:r w:rsidR="00097913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55109E">
        <w:rPr>
          <w:rFonts w:ascii="Book Antiqua" w:hAnsi="Book Antiqua" w:cs="Book Antiqua" w:hint="eastAsia"/>
          <w:i/>
          <w:color w:val="000000"/>
          <w:lang w:eastAsia="zh-CN"/>
        </w:rPr>
        <w:t>al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 w:rsidR="0009791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Start w:id="2" w:name="OLE_LINK335"/>
      <w:bookmarkStart w:id="3" w:name="OLE_LINK336"/>
      <w:bookmarkStart w:id="4" w:name="OLE_LINK347"/>
      <w:r w:rsidR="003C1885"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T1D</w:t>
      </w:r>
      <w:bookmarkEnd w:id="2"/>
      <w:bookmarkEnd w:id="3"/>
      <w:bookmarkEnd w:id="4"/>
    </w:p>
    <w:p w14:paraId="3DB932CC" w14:textId="77777777" w:rsidR="00A77B3E" w:rsidRDefault="00A77B3E" w:rsidP="003C1885">
      <w:pPr>
        <w:spacing w:line="360" w:lineRule="auto"/>
        <w:jc w:val="both"/>
      </w:pPr>
    </w:p>
    <w:p w14:paraId="04DE90EF" w14:textId="40E0134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Dars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d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res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chdev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heshwar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et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k</w:t>
      </w:r>
    </w:p>
    <w:p w14:paraId="696AC59D" w14:textId="77777777" w:rsidR="00A77B3E" w:rsidRDefault="00A77B3E" w:rsidP="003C1885">
      <w:pPr>
        <w:spacing w:line="360" w:lineRule="auto"/>
        <w:jc w:val="both"/>
      </w:pPr>
    </w:p>
    <w:p w14:paraId="402BF8FE" w14:textId="4CB8567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Darsh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dal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diatric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u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digar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001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Start w:id="5" w:name="OLE_LINK348"/>
      <w:bookmarkStart w:id="6" w:name="OLE_LINK349"/>
      <w:r>
        <w:rPr>
          <w:rFonts w:ascii="Book Antiqua" w:eastAsia="Book Antiqua" w:hAnsi="Book Antiqua" w:cs="Book Antiqua"/>
          <w:color w:val="000000"/>
        </w:rPr>
        <w:t>India</w:t>
      </w:r>
      <w:bookmarkEnd w:id="5"/>
      <w:bookmarkEnd w:id="6"/>
    </w:p>
    <w:p w14:paraId="71FC03C2" w14:textId="77777777" w:rsidR="00A77B3E" w:rsidRDefault="00A77B3E" w:rsidP="003C1885">
      <w:pPr>
        <w:spacing w:line="360" w:lineRule="auto"/>
        <w:jc w:val="both"/>
      </w:pPr>
    </w:p>
    <w:p w14:paraId="6C29215C" w14:textId="0334487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Naresh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chdeva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eep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heshwari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eetam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sak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crinolog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u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digar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001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a</w:t>
      </w:r>
    </w:p>
    <w:p w14:paraId="00F1B83E" w14:textId="77777777" w:rsidR="00A77B3E" w:rsidRDefault="00A77B3E" w:rsidP="003C1885">
      <w:pPr>
        <w:spacing w:line="360" w:lineRule="auto"/>
        <w:jc w:val="both"/>
      </w:pPr>
    </w:p>
    <w:p w14:paraId="5435D2B4" w14:textId="476CCD1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Author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tributions: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d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heshwari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ar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ro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uscript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ak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terat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arch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il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gure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is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di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uscript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chdev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raf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di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uscript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chdev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d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ibu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qu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uscrip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joi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hors.</w:t>
      </w:r>
    </w:p>
    <w:p w14:paraId="2FE1155D" w14:textId="77777777" w:rsidR="00A77B3E" w:rsidRDefault="00A77B3E" w:rsidP="003C1885">
      <w:pPr>
        <w:spacing w:line="360" w:lineRule="auto"/>
        <w:jc w:val="both"/>
      </w:pPr>
    </w:p>
    <w:p w14:paraId="68FD6B26" w14:textId="3BC5BA6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Supported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by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7" w:name="OLE_LINK350"/>
      <w:bookmarkStart w:id="8" w:name="OLE_LINK351"/>
      <w:r>
        <w:rPr>
          <w:rFonts w:ascii="Book Antiqua" w:eastAsia="Book Antiqua" w:hAnsi="Book Antiqua" w:cs="Book Antiqua"/>
          <w:color w:val="000000"/>
        </w:rPr>
        <w:t>Counci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tif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st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vern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a</w:t>
      </w:r>
      <w:bookmarkEnd w:id="7"/>
      <w:bookmarkEnd w:id="8"/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0328)/17/EMR-I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war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chde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).</w:t>
      </w:r>
    </w:p>
    <w:p w14:paraId="5D046CE4" w14:textId="77777777" w:rsidR="00A77B3E" w:rsidRDefault="00A77B3E" w:rsidP="003C1885">
      <w:pPr>
        <w:spacing w:line="360" w:lineRule="auto"/>
        <w:jc w:val="both"/>
      </w:pPr>
    </w:p>
    <w:p w14:paraId="0DD249BD" w14:textId="7C11A6A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aresh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chdeva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ditional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crinolog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u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u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digar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001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resh_pgi@hotmail.com</w:t>
      </w:r>
    </w:p>
    <w:p w14:paraId="57638225" w14:textId="77777777" w:rsidR="00A77B3E" w:rsidRDefault="00A77B3E" w:rsidP="003C1885">
      <w:pPr>
        <w:spacing w:line="360" w:lineRule="auto"/>
        <w:jc w:val="both"/>
      </w:pPr>
    </w:p>
    <w:p w14:paraId="1F849EE8" w14:textId="5314739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u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3DD0FF7A" w14:textId="3E2B9CA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Revised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5E5B2F4" w14:textId="07B04ED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9" w:name="OLE_LINK15"/>
      <w:bookmarkStart w:id="10" w:name="OLE_LINK33"/>
      <w:bookmarkStart w:id="11" w:name="OLE_LINK48"/>
      <w:r w:rsidR="00F77033">
        <w:rPr>
          <w:rFonts w:ascii="Book Antiqua" w:eastAsia="SimSun" w:hAnsi="Book Antiqua"/>
          <w:color w:val="000000" w:themeColor="text1"/>
        </w:rPr>
        <w:t>J</w:t>
      </w:r>
      <w:r w:rsidR="00F77033">
        <w:rPr>
          <w:rFonts w:ascii="Book Antiqua" w:eastAsia="SimSun" w:hAnsi="Book Antiqua" w:hint="eastAsia"/>
          <w:color w:val="000000" w:themeColor="text1"/>
        </w:rPr>
        <w:t>u</w:t>
      </w:r>
      <w:r w:rsidR="00F77033">
        <w:rPr>
          <w:rFonts w:ascii="Book Antiqua" w:eastAsia="SimSun" w:hAnsi="Book Antiqua"/>
          <w:color w:val="000000" w:themeColor="text1"/>
        </w:rPr>
        <w:t>ly</w:t>
      </w:r>
      <w:r w:rsidR="00F77033" w:rsidRPr="00F06907">
        <w:rPr>
          <w:rFonts w:ascii="Book Antiqua" w:eastAsia="SimSun" w:hAnsi="Book Antiqua"/>
          <w:color w:val="000000" w:themeColor="text1"/>
        </w:rPr>
        <w:t xml:space="preserve"> </w:t>
      </w:r>
      <w:r w:rsidR="00F77033">
        <w:rPr>
          <w:rFonts w:ascii="Book Antiqua" w:eastAsia="SimSun" w:hAnsi="Book Antiqua"/>
          <w:color w:val="000000" w:themeColor="text1"/>
        </w:rPr>
        <w:t>5</w:t>
      </w:r>
      <w:r w:rsidR="00F77033" w:rsidRPr="00F06907">
        <w:rPr>
          <w:rFonts w:ascii="Book Antiqua" w:eastAsia="SimSun" w:hAnsi="Book Antiqua"/>
          <w:color w:val="000000" w:themeColor="text1"/>
        </w:rPr>
        <w:t>, 2021</w:t>
      </w:r>
      <w:bookmarkEnd w:id="9"/>
      <w:bookmarkEnd w:id="10"/>
      <w:bookmarkEnd w:id="11"/>
    </w:p>
    <w:p w14:paraId="280F06FF" w14:textId="452D67A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638C1BA2" w14:textId="77777777" w:rsidR="00A77B3E" w:rsidRDefault="00A77B3E" w:rsidP="003C1885">
      <w:pPr>
        <w:spacing w:line="360" w:lineRule="auto"/>
        <w:jc w:val="both"/>
        <w:sectPr w:rsidR="00A77B3E">
          <w:footerReference w:type="even" r:id="rId6"/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10CFC22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3A315581" w14:textId="577F9FE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ection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gag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ogen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sol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ter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ll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tino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-I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otide-bi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ligomeriz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main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-deri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rrespo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strea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scad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lmin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ype-I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fer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IFN</w:t>
      </w:r>
      <w:r w:rsidR="00FA49FB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α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war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st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rdwi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ter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usu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cessi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gen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tochondr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d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nucle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tmen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a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rimin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order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up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ythematosu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oria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FA49F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1D)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us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m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it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us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err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.</w:t>
      </w:r>
    </w:p>
    <w:p w14:paraId="11AA15B3" w14:textId="77777777" w:rsidR="00A77B3E" w:rsidRDefault="00A77B3E" w:rsidP="003C1885">
      <w:pPr>
        <w:spacing w:line="360" w:lineRule="auto"/>
        <w:jc w:val="both"/>
      </w:pPr>
    </w:p>
    <w:p w14:paraId="450F33B7" w14:textId="343EBED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2" w:name="OLE_LINK354"/>
      <w:bookmarkStart w:id="13" w:name="OLE_LINK355"/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</w:p>
    <w:bookmarkEnd w:id="12"/>
    <w:bookmarkEnd w:id="13"/>
    <w:p w14:paraId="733FDC74" w14:textId="77777777" w:rsidR="00A77B3E" w:rsidRDefault="00A77B3E" w:rsidP="003C1885">
      <w:pPr>
        <w:spacing w:line="360" w:lineRule="auto"/>
        <w:jc w:val="both"/>
      </w:pPr>
    </w:p>
    <w:p w14:paraId="73F93A56" w14:textId="1AFD451A" w:rsidR="00A77B3E" w:rsidRDefault="003C1885" w:rsidP="003C1885">
      <w:pPr>
        <w:spacing w:line="360" w:lineRule="auto"/>
        <w:jc w:val="both"/>
      </w:pPr>
      <w:bookmarkStart w:id="14" w:name="OLE_LINK359"/>
      <w:bookmarkStart w:id="15" w:name="OLE_LINK360"/>
      <w:r>
        <w:rPr>
          <w:rFonts w:ascii="Book Antiqua" w:eastAsia="Book Antiqua" w:hAnsi="Book Antiqua" w:cs="Book Antiqua"/>
          <w:color w:val="000000"/>
        </w:rPr>
        <w:t>Bad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chde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heshwar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DE3B82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bookmarkEnd w:id="14"/>
    <w:bookmarkEnd w:id="15"/>
    <w:p w14:paraId="3B3FDA2C" w14:textId="77777777" w:rsidR="00A77B3E" w:rsidRDefault="00A77B3E" w:rsidP="003C1885">
      <w:pPr>
        <w:spacing w:line="360" w:lineRule="auto"/>
        <w:jc w:val="both"/>
      </w:pPr>
    </w:p>
    <w:p w14:paraId="1BA1973D" w14:textId="39222C8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re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Tip: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cessi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gen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tochondr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cumul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nucle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tmen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a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tein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tuati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rimin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up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ythematosu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oria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FA49F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1D)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sta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-sens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strea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adu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olv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vid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venu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pti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.</w:t>
      </w:r>
    </w:p>
    <w:p w14:paraId="2133BD0E" w14:textId="3B868D67" w:rsidR="006C06E1" w:rsidRDefault="006C06E1">
      <w:r>
        <w:br w:type="page"/>
      </w:r>
    </w:p>
    <w:p w14:paraId="58E876E9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926A4A7" w14:textId="637CD44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1D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lmin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β)-cel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C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let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re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8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ly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nul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nzy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,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r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et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aliz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tern-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PRRs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o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ll-conser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uctu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tif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ispens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-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ter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PAMPs)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6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z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MP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cumstan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amag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ter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DAMPs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log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scad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sh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M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7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on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scad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riv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FA49F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fer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IFN</w:t>
      </w:r>
      <w:r w:rsidR="00FA49FB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α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stimu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ISGs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ato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stitu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ncre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express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L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ass-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han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pta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antige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gen-presen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PCs)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8-1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MP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t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pag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, 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nce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ol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z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u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ropri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a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m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up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ythematos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SLE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oria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c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es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cr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yropt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cropto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To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gan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i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rsen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,11,12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mmariz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van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sta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strea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pathway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cus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roach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rge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.</w:t>
      </w:r>
    </w:p>
    <w:p w14:paraId="0A879CF9" w14:textId="77777777" w:rsidR="00A77B3E" w:rsidRDefault="00A77B3E" w:rsidP="003C1885">
      <w:pPr>
        <w:spacing w:line="360" w:lineRule="auto"/>
        <w:jc w:val="both"/>
      </w:pPr>
    </w:p>
    <w:p w14:paraId="0F9DAB11" w14:textId="1E27EDF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ucleic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cid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ensinG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2EB85DE7" w14:textId="11C279F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tin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MPs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9906B5">
        <w:rPr>
          <w:rFonts w:ascii="Book Antiqua" w:eastAsia="Book Antiqua" w:hAnsi="Book Antiqua" w:cs="Book Antiqua"/>
          <w:color w:val="000000"/>
        </w:rPr>
        <w:t xml:space="preserve">in addition to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s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MP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FN</w:t>
      </w:r>
      <w:r w:rsidR="007F74B2" w:rsidRPr="00751DD5">
        <w:rPr>
          <w:rFonts w:ascii="Book Antiqua" w:eastAsia="Book Antiqua" w:hAnsi="Book Antiqua" w:cs="Book Antiqua"/>
          <w:color w:val="000000"/>
          <w:highlight w:val="cyan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c.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ja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i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s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-de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tDNA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appropr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long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assifi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4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tegori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llows: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ll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LRs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tino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-I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RIG-I)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RLRs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absent-in-melano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IM)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LRs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nucleotide-bi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oligomeriz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doma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NOD)-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rec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NLRs)</w:t>
      </w:r>
      <w:r w:rsidR="009906B5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-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typ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F22F1">
        <w:rPr>
          <w:rFonts w:ascii="Book Antiqua" w:eastAsia="Book Antiqua" w:hAnsi="Book Antiqua" w:cs="Book Antiqua"/>
          <w:color w:val="000000"/>
          <w:shd w:val="clear" w:color="auto" w:fill="FFFFFF"/>
        </w:rPr>
        <w:t>lectin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CTLs)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T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c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lasm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mbran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L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c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racellularly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[1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71F73FA1" w14:textId="77777777" w:rsidR="00A77B3E" w:rsidRDefault="00A77B3E" w:rsidP="003C1885">
      <w:pPr>
        <w:spacing w:line="360" w:lineRule="auto"/>
        <w:jc w:val="both"/>
      </w:pPr>
    </w:p>
    <w:p w14:paraId="35510617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LRs</w:t>
      </w:r>
    </w:p>
    <w:p w14:paraId="00636AEA" w14:textId="6CCD62C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ong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membra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cine-R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RR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</w:t>
      </w:r>
      <w:r w:rsidR="00F21C82" w:rsidRPr="00F21C82">
        <w:rPr>
          <w:rFonts w:ascii="Book Antiqua" w:eastAsia="Book Antiqua" w:hAnsi="Book Antiqua" w:cs="Book Antiqua"/>
          <w:color w:val="000000" w:themeColor="text1"/>
        </w:rPr>
        <w:t>terminal</w:t>
      </w:r>
      <w:r w:rsidR="00097913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21C82" w:rsidRPr="00F21C82">
        <w:rPr>
          <w:rFonts w:ascii="Book Antiqua" w:eastAsia="Book Antiqua" w:hAnsi="Book Antiqua" w:cs="Book Antiqua"/>
          <w:color w:val="000000" w:themeColor="text1"/>
        </w:rPr>
        <w:t>to</w:t>
      </w:r>
      <w:r>
        <w:rPr>
          <w:rFonts w:ascii="Book Antiqua" w:eastAsia="Book Antiqua" w:hAnsi="Book Antiqua" w:cs="Book Antiqua"/>
          <w:color w:val="000000"/>
        </w:rPr>
        <w:t>ll/IL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21C82" w:rsidRPr="00F21C82">
        <w:rPr>
          <w:rFonts w:ascii="Book Antiqua" w:eastAsia="Book Antiqua" w:hAnsi="Book Antiqua" w:cs="Book Antiqua"/>
          <w:color w:val="000000" w:themeColor="text1"/>
        </w:rPr>
        <w:t>r</w:t>
      </w:r>
      <w:r>
        <w:rPr>
          <w:rFonts w:ascii="Book Antiqua" w:eastAsia="Book Antiqua" w:hAnsi="Book Antiqua" w:cs="Book Antiqua"/>
          <w:color w:val="000000"/>
        </w:rPr>
        <w:t>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IR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P-1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ppa-Light-Chain-Enhanc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F-κB)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RF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-13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-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1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11-13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ad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in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tment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i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es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/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ig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eri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log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C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eg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etho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1093C39" w14:textId="02678DFC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TLR-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du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yel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)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RAK-1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K-4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m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NFR)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AF-6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Ju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JNK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k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KK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-1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in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R-</w:t>
      </w:r>
      <w:r w:rsidR="00F21C82">
        <w:rPr>
          <w:rFonts w:ascii="Book Antiqua" w:eastAsia="Book Antiqua" w:hAnsi="Book Antiqua" w:cs="Book Antiqua"/>
          <w:color w:val="000000"/>
        </w:rPr>
        <w:t>domain-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21C82">
        <w:rPr>
          <w:rFonts w:ascii="Book Antiqua" w:eastAsia="Book Antiqua" w:hAnsi="Book Antiqua" w:cs="Book Antiqua"/>
          <w:color w:val="000000"/>
        </w:rPr>
        <w:t>adapter-in</w:t>
      </w:r>
      <w:r>
        <w:rPr>
          <w:rFonts w:ascii="Book Antiqua" w:eastAsia="Book Antiqua" w:hAnsi="Book Antiqua" w:cs="Book Antiqua"/>
          <w:color w:val="000000"/>
        </w:rPr>
        <w:t>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IF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AM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-1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9]</w:t>
      </w:r>
      <w:r w:rsidR="009906B5">
        <w:rPr>
          <w:rFonts w:ascii="Book Antiqua" w:eastAsia="Book Antiqua" w:hAnsi="Book Antiqua" w:cs="Book Antiqua"/>
          <w:color w:val="000000"/>
        </w:rPr>
        <w:t>, wh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</w:t>
      </w:r>
      <w:r w:rsidR="009906B5">
        <w:rPr>
          <w:rFonts w:ascii="Book Antiqua" w:eastAsia="Book Antiqua" w:hAnsi="Book Antiqua" w:cs="Book Antiqua"/>
          <w:color w:val="000000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ge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C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-1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-administ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response</w:t>
      </w:r>
      <w:r w:rsidR="00234E23" w:rsidRPr="00751DD5">
        <w:rPr>
          <w:rFonts w:ascii="Book Antiqua" w:eastAsia="Book Antiqua" w:hAnsi="Book Antiqua" w:cs="Book Antiqua"/>
          <w:color w:val="000000"/>
          <w:highlight w:val="cyan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n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elf-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rimin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0,2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-reg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ven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A580670" w14:textId="28B36865" w:rsidR="00A77B3E" w:rsidRDefault="003C1885" w:rsidP="003C1885">
      <w:pPr>
        <w:spacing w:line="360" w:lineRule="auto"/>
        <w:ind w:firstLine="72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3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ativ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i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3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-/-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ta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xsacki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4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>
        <w:rPr>
          <w:rFonts w:ascii="Book Antiqua" w:eastAsia="Book Antiqua" w:hAnsi="Book Antiqua" w:cs="Book Antiqua"/>
          <w:color w:val="000000"/>
        </w:rPr>
        <w:t>CVB4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vi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t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LR3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rs37752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13126816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ess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u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n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sRNA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inosinic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cytidy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3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5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7DFBD395" w14:textId="43C83717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8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p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quimo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f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S6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DC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ta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8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e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8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29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cko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9906B5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140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t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</w:p>
    <w:p w14:paraId="40F0F8EF" w14:textId="292B1447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Henc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essit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.</w:t>
      </w:r>
    </w:p>
    <w:p w14:paraId="778AC1C3" w14:textId="77777777" w:rsidR="00A77B3E" w:rsidRDefault="00A77B3E" w:rsidP="003C1885">
      <w:pPr>
        <w:spacing w:line="360" w:lineRule="auto"/>
        <w:ind w:firstLine="480"/>
        <w:jc w:val="both"/>
      </w:pPr>
    </w:p>
    <w:p w14:paraId="213846FC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LRs</w:t>
      </w:r>
    </w:p>
    <w:p w14:paraId="0707EFD1" w14:textId="7135AE2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R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are </w:t>
      </w:r>
      <w:r>
        <w:rPr>
          <w:rFonts w:ascii="Book Antiqua" w:eastAsia="Book Antiqua" w:hAnsi="Book Antiqua" w:cs="Book Antiqua"/>
          <w:color w:val="000000"/>
        </w:rPr>
        <w:t>comprise</w:t>
      </w:r>
      <w:r w:rsidR="00677AA3"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1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2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ano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tion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DA5)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3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Labor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GP2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is </w:t>
      </w:r>
      <w:r>
        <w:rPr>
          <w:rFonts w:ascii="Book Antiqua" w:eastAsia="Book Antiqua" w:hAnsi="Book Antiqua" w:cs="Book Antiqua"/>
          <w:color w:val="000000"/>
        </w:rPr>
        <w:t>compo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xD/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ic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ARD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2D01BF" w:rsidRPr="00751DD5">
        <w:rPr>
          <w:rFonts w:ascii="Book Antiqua" w:eastAsia="Book Antiqua" w:hAnsi="Book Antiqua" w:cs="Book Antiqua"/>
          <w:color w:val="000000"/>
          <w:highlight w:val="cyan"/>
        </w:rPr>
        <w:t>transm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GP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1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P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orm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L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2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V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V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F3/6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/1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P-1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BK1)/IKK-ε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KKα/IKK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-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5687D63A" w14:textId="2DC3EEC9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W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o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NP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rfero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duce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ith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elicase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oma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IFIH1</w:t>
      </w:r>
      <w:r>
        <w:rPr>
          <w:rFonts w:ascii="Book Antiqua" w:eastAsia="Book Antiqua" w:hAnsi="Book Antiqua" w:cs="Book Antiqua"/>
          <w:color w:val="000000"/>
        </w:rPr>
        <w:t>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946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rs1990760)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S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5,3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uc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zyg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946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N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n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xsack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i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37,3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nek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39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rs1990760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073F6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19907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073F6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r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bo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spo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war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-of-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r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1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zyg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N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946T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843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46T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FIH1</w:t>
      </w:r>
      <w:r>
        <w:rPr>
          <w:rFonts w:ascii="Book Antiqua" w:eastAsia="Book Antiqua" w:hAnsi="Book Antiqua" w:cs="Book Antiqua"/>
          <w:color w:val="000000"/>
        </w:rPr>
        <w:t>-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development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RN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/enhan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6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DE3B82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</w:p>
    <w:p w14:paraId="34325CD7" w14:textId="77777777" w:rsidR="00A77B3E" w:rsidRDefault="00A77B3E" w:rsidP="003C1885">
      <w:pPr>
        <w:spacing w:line="360" w:lineRule="auto"/>
        <w:ind w:firstLine="480"/>
        <w:jc w:val="both"/>
      </w:pPr>
    </w:p>
    <w:p w14:paraId="0B2081EB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LRs</w:t>
      </w:r>
    </w:p>
    <w:p w14:paraId="7924D7BA" w14:textId="10CE29D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2D01BF" w:rsidRPr="002175AC">
        <w:rPr>
          <w:rFonts w:ascii="Book Antiqua" w:eastAsia="Book Antiqua" w:hAnsi="Book Antiqua" w:cs="Book Antiqua"/>
          <w:color w:val="000000"/>
          <w:highlight w:val="cyan"/>
        </w:rPr>
        <w:t xml:space="preserve">hematopoietic interferon-inducible nuclear </w:t>
      </w:r>
      <w:r w:rsidR="002175AC" w:rsidRPr="002175AC">
        <w:rPr>
          <w:rFonts w:ascii="Book Antiqua" w:eastAsia="Book Antiqua" w:hAnsi="Book Antiqua" w:cs="Book Antiqua"/>
          <w:color w:val="000000"/>
          <w:highlight w:val="cyan"/>
        </w:rPr>
        <w:t>(</w:t>
      </w:r>
      <w:r w:rsidRPr="002175AC">
        <w:rPr>
          <w:rFonts w:ascii="Book Antiqua" w:eastAsia="Book Antiqua" w:hAnsi="Book Antiqua" w:cs="Book Antiqua"/>
          <w:color w:val="000000"/>
          <w:highlight w:val="cyan"/>
        </w:rPr>
        <w:t>HIN</w:t>
      </w:r>
      <w:r w:rsidR="002175AC" w:rsidRPr="002175AC">
        <w:rPr>
          <w:rFonts w:ascii="Book Antiqua" w:eastAsia="Book Antiqua" w:hAnsi="Book Antiqua" w:cs="Book Antiqua"/>
          <w:color w:val="000000"/>
          <w:highlight w:val="cyan"/>
        </w:rPr>
        <w:t>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The </w:t>
      </w:r>
      <w:r w:rsidR="002D01BF" w:rsidRPr="002175AC">
        <w:rPr>
          <w:rFonts w:ascii="Book Antiqua" w:eastAsia="Book Antiqua" w:hAnsi="Book Antiqua" w:cs="Book Antiqua"/>
          <w:color w:val="000000"/>
        </w:rPr>
        <w:t>Pyrin and HIN domain (</w:t>
      </w:r>
      <w:r w:rsidRPr="002175AC">
        <w:rPr>
          <w:rFonts w:ascii="Book Antiqua" w:eastAsia="Book Antiqua" w:hAnsi="Book Antiqua" w:cs="Book Antiqua"/>
          <w:color w:val="000000"/>
        </w:rPr>
        <w:t>PHYIN</w:t>
      </w:r>
      <w:r w:rsidR="002D01BF" w:rsidRPr="002175AC">
        <w:rPr>
          <w:rFonts w:ascii="Book Antiqua" w:eastAsia="Book Antiqua" w:hAnsi="Book Antiqua" w:cs="Book Antiqua"/>
          <w:color w:val="000000"/>
        </w:rPr>
        <w:t>)</w:t>
      </w:r>
      <w:r w:rsidR="00097913" w:rsidRPr="002175AC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677AA3">
        <w:rPr>
          <w:rFonts w:ascii="Book Antiqua" w:eastAsia="Book Antiqua" w:hAnsi="Book Antiqua" w:cs="Book Antiqua"/>
          <w:color w:val="000000"/>
        </w:rPr>
        <w:t>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matopoi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</w:t>
      </w:r>
      <w:r w:rsidR="00677AA3">
        <w:rPr>
          <w:rFonts w:ascii="Book Antiqua" w:eastAsia="Book Antiqua" w:hAnsi="Book Antiqua" w:cs="Book Antiqua"/>
          <w:color w:val="000000"/>
        </w:rPr>
        <w:t xml:space="preserve">inducible </w:t>
      </w:r>
      <w:r>
        <w:rPr>
          <w:rFonts w:ascii="Book Antiqua" w:eastAsia="Book Antiqua" w:hAnsi="Book Antiqua" w:cs="Book Antiqua"/>
          <w:color w:val="000000"/>
        </w:rPr>
        <w:t>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677AA3">
        <w:rPr>
          <w:rFonts w:ascii="Book Antiqua" w:eastAsia="Book Antiqua" w:hAnsi="Book Antiqua" w:cs="Book Antiqua"/>
          <w:color w:val="000000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IN-200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>oligonucleotide</w:t>
      </w:r>
      <w:r>
        <w:rPr>
          <w:rFonts w:ascii="Book Antiqua" w:eastAsia="Book Antiqua" w:hAnsi="Book Antiqua" w:cs="Book Antiqua"/>
          <w:color w:val="000000"/>
        </w:rPr>
        <w:t>/</w:t>
      </w:r>
      <w:r w:rsidR="00677AA3">
        <w:rPr>
          <w:rFonts w:ascii="Book Antiqua" w:eastAsia="Book Antiqua" w:hAnsi="Book Antiqua" w:cs="Book Antiqua"/>
          <w:color w:val="000000"/>
        </w:rPr>
        <w:t>oligosaccharide</w:t>
      </w:r>
      <w:r>
        <w:rPr>
          <w:rFonts w:ascii="Book Antiqua" w:eastAsia="Book Antiqua" w:hAnsi="Book Antiqua" w:cs="Book Antiqua"/>
          <w:color w:val="000000"/>
        </w:rPr>
        <w:t>-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d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-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ano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IM2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the only one </w:t>
      </w:r>
      <w:r>
        <w:rPr>
          <w:rFonts w:ascii="Book Antiqua" w:eastAsia="Book Antiqua" w:hAnsi="Book Antiqua" w:cs="Book Antiqua"/>
          <w:color w:val="000000"/>
        </w:rPr>
        <w:t>con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ess</w:t>
      </w:r>
      <w:r w:rsidR="00B81336">
        <w:rPr>
          <w:rFonts w:ascii="Book Antiqua" w:eastAsia="Book Antiqua" w:hAnsi="Book Antiqua" w:cs="Book Antiqua"/>
          <w:color w:val="000000"/>
        </w:rPr>
        <w:t>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5750617" w14:textId="2DCC6173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ig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2175AC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k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SC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gm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bp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d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gment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677AA3">
        <w:rPr>
          <w:rFonts w:ascii="Book Antiqua" w:eastAsia="Book Antiqua" w:hAnsi="Book Antiqua" w:cs="Book Antiqua"/>
          <w:strike/>
          <w:color w:val="000000"/>
        </w:rPr>
        <w:t>.</w:t>
      </w:r>
      <w:r w:rsidR="00677AA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a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elo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o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gulf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gocytes</w:t>
      </w:r>
      <w:r w:rsidR="00677AA3">
        <w:rPr>
          <w:rFonts w:ascii="Book Antiqua" w:eastAsia="Book Antiqua" w:hAnsi="Book Antiqua" w:cs="Book Antiqua"/>
          <w:color w:val="000000"/>
        </w:rPr>
        <w:t xml:space="preserve">;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ic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estionable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ntiviru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45775C39" w14:textId="77777777" w:rsidR="00A77B3E" w:rsidRDefault="00A77B3E" w:rsidP="003C1885">
      <w:pPr>
        <w:spacing w:line="360" w:lineRule="auto"/>
        <w:ind w:firstLine="480"/>
        <w:jc w:val="both"/>
      </w:pPr>
    </w:p>
    <w:p w14:paraId="0F19D592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NLRs</w:t>
      </w:r>
    </w:p>
    <w:p w14:paraId="6D22F3DD" w14:textId="14C33BE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 xml:space="preserve">are </w:t>
      </w:r>
      <w:r>
        <w:rPr>
          <w:rFonts w:ascii="Book Antiqua" w:eastAsia="Book Antiqua" w:hAnsi="Book Antiqua" w:cs="Book Antiqua"/>
          <w:color w:val="000000"/>
        </w:rPr>
        <w:t>comprise</w:t>
      </w:r>
      <w:r w:rsidR="00677AA3"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677AA3">
        <w:rPr>
          <w:rFonts w:ascii="Book Antiqua" w:eastAsia="Book Antiqua" w:hAnsi="Book Antiqua" w:cs="Book Antiqua"/>
          <w:color w:val="000000"/>
        </w:rPr>
        <w:t xml:space="preserve"> 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</w:t>
      </w:r>
      <w:r w:rsidR="00677AA3"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: </w:t>
      </w:r>
      <w:r>
        <w:rPr>
          <w:rFonts w:ascii="Book Antiqua" w:eastAsia="Book Antiqua" w:hAnsi="Book Antiqua" w:cs="Book Antiqua"/>
          <w:color w:val="000000"/>
        </w:rPr>
        <w:t>(1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tein-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: (a) </w:t>
      </w:r>
      <w:r>
        <w:rPr>
          <w:rFonts w:ascii="Book Antiqua" w:eastAsia="Book Antiqua" w:hAnsi="Book Antiqua" w:cs="Book Antiqua"/>
          <w:color w:val="000000"/>
        </w:rPr>
        <w:t>CARD;</w:t>
      </w:r>
      <w:r w:rsidR="00097913">
        <w:rPr>
          <w:rFonts w:ascii="Book Antiqua" w:eastAsia="Book Antiqua" w:hAnsi="Book Antiqua" w:cs="Book Antiqua"/>
          <w:color w:val="000000"/>
        </w:rPr>
        <w:t xml:space="preserve"> (b) </w:t>
      </w:r>
      <w:r>
        <w:rPr>
          <w:rFonts w:ascii="Book Antiqua" w:eastAsia="Book Antiqua" w:hAnsi="Book Antiqua" w:cs="Book Antiqua"/>
          <w:caps/>
          <w:color w:val="000000"/>
        </w:rPr>
        <w:lastRenderedPageBreak/>
        <w:t>p</w:t>
      </w:r>
      <w:r>
        <w:rPr>
          <w:rFonts w:ascii="Book Antiqua" w:eastAsia="Book Antiqua" w:hAnsi="Book Antiqua" w:cs="Book Antiqua"/>
          <w:color w:val="000000"/>
        </w:rPr>
        <w:t>y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YD)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(c) </w:t>
      </w:r>
      <w:r>
        <w:rPr>
          <w:rFonts w:ascii="Book Antiqua" w:eastAsia="Book Antiqua" w:hAnsi="Book Antiqua" w:cs="Book Antiqua"/>
          <w:color w:val="000000"/>
        </w:rPr>
        <w:t>Baculo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2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e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oligo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o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3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rr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R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.</w:t>
      </w:r>
    </w:p>
    <w:p w14:paraId="70F25D78" w14:textId="6235CEC7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R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orm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677AA3">
        <w:rPr>
          <w:rFonts w:ascii="Book Antiqua" w:eastAsia="Book Antiqua" w:hAnsi="Book Antiqua" w:cs="Book Antiqua"/>
          <w:color w:val="000000"/>
        </w:rPr>
        <w:t xml:space="preserve"> that </w:t>
      </w:r>
      <w:r>
        <w:rPr>
          <w:rFonts w:ascii="Book Antiqua" w:eastAsia="Book Antiqua" w:hAnsi="Book Antiqua" w:cs="Book Antiqua"/>
          <w:color w:val="000000"/>
        </w:rPr>
        <w:t>resul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677AA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ng</w:t>
      </w:r>
      <w:r w:rsidR="00677AA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ne/threon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gen-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52384A">
        <w:rPr>
          <w:rFonts w:ascii="Book Antiqua" w:eastAsia="Book Antiqua" w:hAnsi="Book Antiqua" w:cs="Book Antiqua"/>
          <w:color w:val="000000"/>
        </w:rPr>
        <w:t xml:space="preserve"> (MAPK) 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677AA3">
        <w:rPr>
          <w:rFonts w:ascii="Book Antiqua" w:eastAsia="Book Antiqua" w:hAnsi="Book Antiqua" w:cs="Book Antiqua"/>
          <w:color w:val="000000"/>
        </w:rPr>
        <w:t xml:space="preserve">;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u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49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50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CF8ABEC" w14:textId="77777777" w:rsidR="00A77B3E" w:rsidRDefault="00A77B3E" w:rsidP="003C1885">
      <w:pPr>
        <w:spacing w:line="360" w:lineRule="auto"/>
        <w:ind w:firstLine="480"/>
        <w:jc w:val="both"/>
      </w:pPr>
    </w:p>
    <w:p w14:paraId="0AE842CC" w14:textId="041B3C1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ole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LRs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NLRs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e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ormation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flammasomes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0B573938" w14:textId="46F17D5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flamma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mb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e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bil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ntrol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52384A" w:rsidRPr="00751DD5">
        <w:rPr>
          <w:rFonts w:ascii="Book Antiqua" w:eastAsia="Book Antiqua" w:hAnsi="Book Antiqua" w:cs="Book Antiqua"/>
          <w:color w:val="000000"/>
          <w:highlight w:val="cyan"/>
        </w:rPr>
        <w:t xml:space="preserve">which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eventually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="0052384A" w:rsidRPr="00751DD5">
        <w:rPr>
          <w:rFonts w:ascii="Book Antiqua" w:eastAsia="Book Antiqua" w:hAnsi="Book Antiqua" w:cs="Book Antiqua"/>
          <w:color w:val="000000"/>
          <w:highlight w:val="cyan"/>
        </w:rPr>
        <w:t>causes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opt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5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yp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5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53,5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L-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</w:rPr>
        <w:t>,</w:t>
      </w:r>
      <w:r>
        <w:rPr>
          <w:rFonts w:ascii="Book Antiqua" w:eastAsia="Book Antiqua" w:hAnsi="Book Antiqua" w:cs="Book Antiqua"/>
          <w:color w:val="000000"/>
        </w:rPr>
        <w:t>enab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8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53,5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2C3ADA29" w14:textId="3048F6E4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s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order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56,57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2019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5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N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se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LRP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in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igin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sceptibilit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E4E28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ia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b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N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77AA3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59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limin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e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tur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ul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CR5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XCR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677AA3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biliz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ncre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677AA3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a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ckou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regu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-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ti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emoki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g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5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CCL-5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-X-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ti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emoki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g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CXCL10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ress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ncre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RF-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59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Z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el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t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L-1β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spase-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pend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ner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gges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rec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-caspase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6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eir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61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nt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ghligh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t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m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sc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hel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sfun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jec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er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ne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s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ication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677AA3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t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o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mo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tochondr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2+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ux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rog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LRP3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ckou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8D00EF0" w14:textId="77777777" w:rsidR="00A77B3E" w:rsidRDefault="00A77B3E" w:rsidP="003C1885">
      <w:pPr>
        <w:spacing w:line="360" w:lineRule="auto"/>
        <w:ind w:firstLine="480"/>
        <w:jc w:val="both"/>
      </w:pPr>
    </w:p>
    <w:p w14:paraId="42CE1F56" w14:textId="7A34485D" w:rsidR="00BE52C9" w:rsidRDefault="00BE52C9" w:rsidP="003C1885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</w:t>
      </w:r>
      <w:r w:rsidRPr="00BE52C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yclic GMP-AMP synthase-stimulator of </w:t>
      </w:r>
      <w:r w:rsidR="00FA49FB">
        <w:rPr>
          <w:rFonts w:ascii="Book Antiqua" w:eastAsia="Book Antiqua" w:hAnsi="Book Antiqua" w:cs="Book Antiqua"/>
          <w:b/>
          <w:bCs/>
          <w:i/>
          <w:iCs/>
          <w:color w:val="000000"/>
        </w:rPr>
        <w:t>IFN</w:t>
      </w:r>
      <w:r w:rsidR="00FA49FB" w:rsidRPr="00BE52C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177D0FCC" w14:textId="37D8149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ase-stimul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A49FB">
        <w:rPr>
          <w:rFonts w:ascii="Book Antiqua" w:eastAsia="Book Antiqua" w:hAnsi="Book Antiqua" w:cs="Book Antiqua"/>
          <w:color w:val="000000"/>
        </w:rPr>
        <w:t xml:space="preserve">IFN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>
        <w:rPr>
          <w:rFonts w:ascii="Book Antiqua" w:eastAsia="Book Antiqua" w:hAnsi="Book Antiqua" w:cs="Book Antiqua"/>
          <w:color w:val="000000"/>
        </w:rPr>
        <w:t>cGAS-STING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/path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erm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e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orm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os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phosphate–adenos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phosph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GAMP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TP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3,6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orm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lg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aratu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5,6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lysosom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7,6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merization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116397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G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9,7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on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AP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5,7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33D3C3D3" w14:textId="779AA9A3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-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ie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m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72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noparticles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oleam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,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oxyge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DO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677AA3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5E0C50C3" w14:textId="276A3ED9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Overall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ield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or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wnstrea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Fig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)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a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lic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)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[73-8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19834440" w14:textId="77777777" w:rsidR="00A77B3E" w:rsidRDefault="00A77B3E" w:rsidP="003C1885">
      <w:pPr>
        <w:spacing w:line="360" w:lineRule="auto"/>
        <w:ind w:firstLine="480"/>
        <w:jc w:val="both"/>
      </w:pPr>
    </w:p>
    <w:p w14:paraId="5BDE04F2" w14:textId="036AC8A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ype</w:t>
      </w:r>
      <w:r w:rsidR="00FA49F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1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FN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ignaling: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mportant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converging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oint</w:t>
      </w:r>
    </w:p>
    <w:p w14:paraId="6F708C81" w14:textId="4FE0D3C2" w:rsidR="00A77B3E" w:rsidRDefault="003C1885" w:rsidP="003C1885">
      <w:pPr>
        <w:spacing w:line="360" w:lineRule="auto"/>
        <w:jc w:val="both"/>
      </w:pPr>
      <w:bookmarkStart w:id="16" w:name="OLE_LINK337"/>
      <w:bookmarkStart w:id="17" w:name="OLE_LINK338"/>
      <w:r>
        <w:rPr>
          <w:rFonts w:ascii="Book Antiqua" w:eastAsia="Book Antiqua" w:hAnsi="Book Antiqua" w:cs="Book Antiqua"/>
          <w:color w:val="000000"/>
        </w:rPr>
        <w:t>M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lmi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α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kocy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LA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L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074B58" w:rsidRPr="00BE52C9">
        <w:rPr>
          <w:rFonts w:ascii="Book Antiqua" w:eastAsia="Book Antiqua" w:hAnsi="Book Antiqua" w:cs="Book Antiqua"/>
          <w:color w:val="000000"/>
        </w:rPr>
        <w:t>immunoprote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K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and </w:t>
      </w:r>
      <w:r>
        <w:rPr>
          <w:rFonts w:ascii="Book Antiqua" w:eastAsia="Book Antiqua" w:hAnsi="Book Antiqua" w:cs="Book Antiqua"/>
          <w:color w:val="000000"/>
        </w:rPr>
        <w:t>sig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duc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9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ighte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z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tai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16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-bl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re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hingosine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drigu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89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-responsiven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1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o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</w:t>
      </w:r>
      <w:r>
        <w:rPr>
          <w:rFonts w:ascii="Book Antiqua" w:eastAsia="Book Antiqua" w:hAnsi="Book Antiqua" w:cs="Book Antiqua"/>
          <w:color w:val="000000"/>
        </w:rPr>
        <w:t>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iphe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jec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n-diabe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ol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hanc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</w:t>
      </w:r>
      <w:r>
        <w:rPr>
          <w:rFonts w:ascii="Book Antiqua" w:eastAsia="Book Antiqua" w:hAnsi="Book Antiqua" w:cs="Book Antiqua"/>
          <w:color w:val="000000"/>
        </w:rPr>
        <w:t>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imul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-LL37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ic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t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ri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ject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ive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data </w:t>
      </w:r>
      <w:r>
        <w:rPr>
          <w:rFonts w:ascii="Book Antiqua" w:eastAsia="Book Antiqua" w:hAnsi="Book Antiqua" w:cs="Book Antiqua"/>
          <w:color w:val="000000"/>
        </w:rPr>
        <w:t>suppo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t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.</w:t>
      </w:r>
    </w:p>
    <w:bookmarkEnd w:id="16"/>
    <w:bookmarkEnd w:id="17"/>
    <w:p w14:paraId="4BCB33D6" w14:textId="77777777" w:rsidR="00A77B3E" w:rsidRDefault="00A77B3E" w:rsidP="003C1885">
      <w:pPr>
        <w:spacing w:line="360" w:lineRule="auto"/>
        <w:jc w:val="both"/>
      </w:pPr>
    </w:p>
    <w:p w14:paraId="4D908610" w14:textId="3D7377D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cids: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ype</w:t>
      </w:r>
      <w:r w:rsidR="00FA49FB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1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diabetes</w:t>
      </w:r>
    </w:p>
    <w:p w14:paraId="3C73EE2D" w14:textId="05D5B40E" w:rsidR="00A77B3E" w:rsidRDefault="003C1885" w:rsidP="003C1885">
      <w:pPr>
        <w:spacing w:line="360" w:lineRule="auto"/>
        <w:jc w:val="both"/>
      </w:pPr>
      <w:bookmarkStart w:id="18" w:name="OLE_LINK339"/>
      <w:bookmarkStart w:id="19" w:name="OLE_LINK340"/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C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trophi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crophage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iltr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iltr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2,90-92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uildup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ist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t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structi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sulit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9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t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crophages/monocy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,20,9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4685106F" w14:textId="10F0DBAC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biguit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ar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ac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gge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leranc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ection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and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vo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mselv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rticip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i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k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oc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cti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tack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previously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ought</w:t>
      </w:r>
      <w:r w:rsidR="004D0A58" w:rsidDel="004D0A5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95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utc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stru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bri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velopm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ghligh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trophil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-1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lasmacyto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ndri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rui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ysiolog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io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ath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-1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cre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s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gG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trophi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-bi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cathelicidin-re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microb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ptid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CRAMP)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n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DNA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-specif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gG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roug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–MyD88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α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ncre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la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96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ide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cumul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s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anzy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prot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gra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fici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u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ncre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et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ve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gen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gg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v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anzy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tain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leranc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i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entso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97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4D0A58">
        <w:rPr>
          <w:rFonts w:ascii="Book Antiqua" w:eastAsia="Book Antiqua" w:hAnsi="Book Antiqua" w:cs="Book Antiqua"/>
          <w:color w:val="000000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202CF1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igh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.</w:t>
      </w:r>
    </w:p>
    <w:p w14:paraId="79D4553A" w14:textId="254AC715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Besid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R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ulated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ocic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98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cumul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cul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R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diti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jec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juveni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u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8F6922">
        <w:rPr>
          <w:rFonts w:ascii="Book Antiqua" w:eastAsia="Book Antiqua" w:hAnsi="Book Antiqua" w:cs="Book Antiqua"/>
          <w:color w:val="000000"/>
          <w:highlight w:val="cyan"/>
        </w:rPr>
        <w:t>a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</w:rPr>
        <w:t xml:space="preserve">denosine </w:t>
      </w:r>
      <w:r w:rsidR="008F6922">
        <w:rPr>
          <w:rFonts w:ascii="Book Antiqua" w:eastAsia="Book Antiqua" w:hAnsi="Book Antiqua" w:cs="Book Antiqua"/>
          <w:color w:val="000000"/>
          <w:highlight w:val="cyan"/>
        </w:rPr>
        <w:t>d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</w:rPr>
        <w:t xml:space="preserve">eaminase </w:t>
      </w:r>
      <w:r w:rsidR="008F6922">
        <w:rPr>
          <w:rFonts w:ascii="Book Antiqua" w:eastAsia="Book Antiqua" w:hAnsi="Book Antiqua" w:cs="Book Antiqua"/>
          <w:color w:val="000000"/>
          <w:highlight w:val="cyan"/>
        </w:rPr>
        <w:t>a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</w:rPr>
        <w:t>cting on RNA (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Adar1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</w:rPr>
        <w:t>)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roelement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u:Al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bri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99,10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r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-driv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01,10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a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e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03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8C004B"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FAM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s-packag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D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mtDNA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04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l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05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pit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ptozotoc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(STZ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57BL/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61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</w:p>
    <w:bookmarkEnd w:id="18"/>
    <w:bookmarkEnd w:id="19"/>
    <w:p w14:paraId="61D68948" w14:textId="77777777" w:rsidR="00A77B3E" w:rsidRDefault="00A77B3E" w:rsidP="003C1885">
      <w:pPr>
        <w:spacing w:line="360" w:lineRule="auto"/>
        <w:ind w:firstLine="480"/>
        <w:jc w:val="both"/>
      </w:pPr>
    </w:p>
    <w:p w14:paraId="7E5D68B1" w14:textId="0C9F651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ensing: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What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leads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dysregulation?</w:t>
      </w:r>
    </w:p>
    <w:p w14:paraId="608650D3" w14:textId="4B31717B" w:rsidR="00A77B3E" w:rsidRDefault="003C1885" w:rsidP="003C1885">
      <w:pPr>
        <w:spacing w:line="360" w:lineRule="auto"/>
        <w:jc w:val="both"/>
      </w:pPr>
      <w:bookmarkStart w:id="20" w:name="OLE_LINK341"/>
      <w:bookmarkStart w:id="21" w:name="OLE_LINK342"/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err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ll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leading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A49FB">
        <w:rPr>
          <w:rFonts w:ascii="Book Antiqua" w:eastAsia="Book Antiqua" w:hAnsi="Book Antiqua" w:cs="Book Antiqua"/>
          <w:color w:val="000000"/>
        </w:rPr>
        <w:t>IFN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06,10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FN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</w:rPr>
        <w:t>-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ai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ier.</w:t>
      </w:r>
    </w:p>
    <w:p w14:paraId="1BD798AE" w14:textId="1A292F34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l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0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ss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yp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ibu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luco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olera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e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besit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DIO)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clud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xidiz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t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ri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norm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>
        <w:rPr>
          <w:rFonts w:ascii="Book Antiqua" w:eastAsia="Book Antiqua" w:hAnsi="Book Antiqua" w:cs="Book Antiqua"/>
          <w:caps/>
          <w:color w:val="000000"/>
          <w:shd w:val="clear" w:color="auto" w:fill="FFFFFF"/>
        </w:rPr>
        <w:t>e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mo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abol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ssu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F82957">
        <w:rPr>
          <w:rFonts w:ascii="Book Antiqua" w:eastAsia="Book Antiqua" w:hAnsi="Book Antiqua" w:cs="Book Antiqua"/>
          <w:color w:val="000000"/>
          <w:shd w:val="clear" w:color="auto" w:fill="FFFFFF"/>
        </w:rPr>
        <w:t>TLR7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ss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ogen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urc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pG-ODN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rsen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luco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lera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ssib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4A26" w:rsidRPr="00751DD5">
        <w:rPr>
          <w:rFonts w:ascii="Book Antiqua" w:eastAsia="Book Antiqua" w:hAnsi="Book Antiqua" w:cs="Book Antiqua"/>
          <w:color w:val="000000"/>
          <w:highlight w:val="cyan"/>
          <w:shd w:val="clear" w:color="auto" w:fill="FFFFFF"/>
        </w:rPr>
        <w:t>the</w:t>
      </w:r>
      <w:r w:rsidR="00484A26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p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cula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e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24BA8" w:rsidRPr="00751DD5">
        <w:rPr>
          <w:rFonts w:ascii="Book Antiqua" w:eastAsia="Book Antiqua" w:hAnsi="Book Antiqua" w:cs="Book Antiqua"/>
          <w:color w:val="000000"/>
          <w:highlight w:val="cyan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crophag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O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09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entso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97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n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nal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prising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o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-LL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men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0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ea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i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sens</w:t>
      </w:r>
      <w:r w:rsidR="00C472F2" w:rsidRPr="00751DD5">
        <w:rPr>
          <w:rFonts w:ascii="Book Antiqua" w:eastAsia="Book Antiqua" w:hAnsi="Book Antiqua" w:cs="Book Antiqua"/>
          <w:color w:val="000000"/>
          <w:highlight w:val="cyan"/>
        </w:rPr>
        <w:t>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.</w:t>
      </w:r>
    </w:p>
    <w:p w14:paraId="3908FF83" w14:textId="77777777" w:rsidR="00A77B3E" w:rsidRDefault="00A77B3E" w:rsidP="003C1885">
      <w:pPr>
        <w:spacing w:line="360" w:lineRule="auto"/>
        <w:ind w:firstLine="480"/>
        <w:jc w:val="both"/>
      </w:pPr>
    </w:p>
    <w:p w14:paraId="293F1630" w14:textId="01A4175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ormation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cid-protein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744301DB" w14:textId="3904A9B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rm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cumstance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n-immunogen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tu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vironment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derg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p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grad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ra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ases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11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ptid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L37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MGB1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rel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trophi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ocyte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ectively)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12,113]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gradation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por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som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tmen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ocyte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z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1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e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AMP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mou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quival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L37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now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-specif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g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α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9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yD88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way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L37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tec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grad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ienc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ocy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gul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sol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shd w:val="clear" w:color="auto" w:fill="FFFFFF"/>
          <w:vertAlign w:val="superscript"/>
        </w:rPr>
        <w:t>11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lay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eara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br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crophag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u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cumulation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ur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pta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res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nsor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ar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D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R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p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L37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earche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bserv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adi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t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s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7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n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gge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N-α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cretion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k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oremention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clud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N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mtDNA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eas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m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ptid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C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crophage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lt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meosta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war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inflammation.</w:t>
      </w:r>
    </w:p>
    <w:p w14:paraId="49AB2745" w14:textId="5ADD3C44" w:rsidR="00A77B3E" w:rsidRDefault="003C1885" w:rsidP="00BE52C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answer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ques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pta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tei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f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inflamm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henotyp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pta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igin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ati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s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gh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ighten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ypoth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asc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g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l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arati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lecu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mic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no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ni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a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tif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us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oo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amp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p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lan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tDNA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com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rticular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r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ection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no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a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iltr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DC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C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ocyte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g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20"/>
    <w:bookmarkEnd w:id="21"/>
    <w:p w14:paraId="460E4D85" w14:textId="77777777" w:rsidR="00A77B3E" w:rsidRDefault="00A77B3E" w:rsidP="003C1885">
      <w:pPr>
        <w:spacing w:line="360" w:lineRule="auto"/>
        <w:jc w:val="both"/>
      </w:pPr>
    </w:p>
    <w:p w14:paraId="2DC0BDC9" w14:textId="24D7869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argeting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cid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ensing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pathways: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herapeutic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strategies</w:t>
      </w:r>
      <w:r w:rsidR="00097913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</w:p>
    <w:p w14:paraId="563D9306" w14:textId="6029C72F" w:rsidR="00A77B3E" w:rsidRPr="0055109E" w:rsidRDefault="003C1885" w:rsidP="003C188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mp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55109E"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33E2034" w14:textId="4B6E2E8C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Historically,</w:t>
      </w:r>
      <w:r w:rsidR="00880D1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ala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loroquin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inacrin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xyl-chloroqu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CQ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</w:t>
      </w:r>
      <w:r w:rsidR="004D0A58">
        <w:rPr>
          <w:rFonts w:ascii="Book Antiqua" w:eastAsia="Book Antiqua" w:hAnsi="Book Antiqua" w:cs="Book Antiqua"/>
          <w:color w:val="000000"/>
        </w:rPr>
        <w:t>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40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n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880D11" w:rsidRPr="00751DD5">
        <w:rPr>
          <w:rFonts w:ascii="Book Antiqua" w:eastAsia="Book Antiqua" w:hAnsi="Book Antiqua" w:cs="Book Antiqua"/>
          <w:color w:val="000000"/>
          <w:highlight w:val="cyan"/>
        </w:rPr>
        <w:t>rather</w:t>
      </w:r>
      <w:r w:rsidR="00880D1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selv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CQ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-52364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inac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-molecu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/8/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CT00547014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mmunosuppress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P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ad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lmozym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bin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 w:rsidR="004D0A58">
        <w:rPr>
          <w:rFonts w:ascii="Book Antiqua" w:eastAsia="Book Antiqua" w:hAnsi="Book Antiqua" w:cs="Book Antiqua"/>
          <w:color w:val="000000"/>
        </w:rPr>
        <w:t>, has 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s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7]</w:t>
      </w:r>
      <w:r w:rsidR="004D0A58"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>Additionall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anov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8]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ZB/NZ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-pr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v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had </w:t>
      </w:r>
      <w:r>
        <w:rPr>
          <w:rFonts w:ascii="Book Antiqua" w:eastAsia="Book Antiqua" w:hAnsi="Book Antiqua" w:cs="Book Antiqua"/>
          <w:color w:val="000000"/>
        </w:rPr>
        <w:t>ini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</w:t>
      </w:r>
      <w:r w:rsidR="004D0A58">
        <w:rPr>
          <w:rFonts w:ascii="Book Antiqua" w:eastAsia="Book Antiqua" w:hAnsi="Book Antiqua" w:cs="Book Antiqua"/>
          <w:color w:val="000000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651B3"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lu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v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19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51662842" w14:textId="5DDAD849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Oligodeoxynucleo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>
        <w:rPr>
          <w:rFonts w:ascii="Book Antiqua" w:eastAsia="Book Antiqua" w:hAnsi="Book Antiqua" w:cs="Book Antiqua"/>
          <w:color w:val="000000"/>
        </w:rPr>
        <w:t>ODN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z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p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r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er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mbocytopen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eni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DN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mod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MO)-84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20,121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onso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1E2308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harmaceutica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O-84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q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CT01899729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2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-ODN-2488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modifi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NH-ODN-2088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23,124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7233CC0" w14:textId="2789240D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un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9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-aminoartee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ate)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D0A58">
        <w:rPr>
          <w:rFonts w:ascii="Book Antiqua" w:eastAsia="Book Antiqua" w:hAnsi="Book Antiqua" w:cs="Book Antiqua"/>
          <w:color w:val="000000"/>
        </w:rPr>
        <w:t xml:space="preserve">and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</w:t>
      </w:r>
      <w:r w:rsidR="004D0A5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k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kn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life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L/Lp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i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25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Another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peptide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ST-2825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="003E522B" w:rsidRPr="00751DD5">
        <w:rPr>
          <w:rFonts w:ascii="Book Antiqua" w:eastAsia="Book Antiqua" w:hAnsi="Book Antiqua" w:cs="Book Antiqua"/>
          <w:color w:val="000000"/>
          <w:highlight w:val="cyan"/>
        </w:rPr>
        <w:t>that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blocks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he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dimerization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of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MyD88</w:t>
      </w:r>
      <w:r w:rsidRPr="00751DD5">
        <w:rPr>
          <w:rFonts w:ascii="Book Antiqua" w:eastAsia="Book Antiqua" w:hAnsi="Book Antiqua" w:cs="Book Antiqua"/>
          <w:color w:val="000000"/>
          <w:szCs w:val="30"/>
          <w:highlight w:val="cyan"/>
          <w:vertAlign w:val="superscript"/>
        </w:rPr>
        <w:t>[</w:t>
      </w:r>
      <w:r w:rsidRPr="00751DD5">
        <w:rPr>
          <w:rFonts w:ascii="Book Antiqua" w:eastAsia="Book Antiqua" w:hAnsi="Book Antiqua" w:cs="Book Antiqua"/>
          <w:color w:val="000000"/>
          <w:szCs w:val="20"/>
          <w:highlight w:val="cyan"/>
          <w:vertAlign w:val="superscript"/>
        </w:rPr>
        <w:t>126]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by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nterfering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with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he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recruitment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of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RAK1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and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RAK4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o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LR7-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and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LR9-MyD88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complex</w:t>
      </w:r>
      <w:r w:rsidR="003E522B" w:rsidRPr="00751DD5">
        <w:rPr>
          <w:rFonts w:ascii="Book Antiqua" w:eastAsia="Book Antiqua" w:hAnsi="Book Antiqua" w:cs="Book Antiqua"/>
          <w:color w:val="000000"/>
          <w:highlight w:val="cyan"/>
        </w:rPr>
        <w:t>es</w:t>
      </w:r>
      <w:r w:rsidR="00C80C89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was found to be of therapeutic importance in 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nhibiting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TLR-mediated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inflammatory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respo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F-06650833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K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r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heuma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127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“Comp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”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[128]</w:t>
      </w:r>
      <w:r w:rsidR="004D0A58" w:rsidRPr="00751DD5">
        <w:rPr>
          <w:rFonts w:ascii="Book Antiqua" w:eastAsia="Book Antiqua" w:hAnsi="Book Antiqua" w:cs="Book Antiqua"/>
          <w:color w:val="000000"/>
          <w:szCs w:val="2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-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x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-/-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J-M2010-6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-di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du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J-M2010-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t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29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falimuma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CT00979654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CT01283139</w:t>
      </w:r>
      <w:r>
        <w:rPr>
          <w:rFonts w:ascii="Book Antiqua" w:eastAsia="Book Antiqua" w:hAnsi="Book Antiqua" w:cs="Book Antiqua"/>
          <w:color w:val="000000"/>
        </w:rPr>
        <w:t>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S-0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CT00960362)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0-132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p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spensa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FA49F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A49FB">
        <w:rPr>
          <w:rFonts w:ascii="Book Antiqua" w:eastAsia="Book Antiqua" w:hAnsi="Book Antiqua" w:cs="Book Antiqua"/>
          <w:color w:val="000000"/>
        </w:rPr>
        <w:t>IFN-</w:t>
      </w:r>
      <w:r>
        <w:rPr>
          <w:rFonts w:ascii="Book Antiqua" w:eastAsia="Book Antiqua" w:hAnsi="Book Antiqua" w:cs="Book Antiqua"/>
          <w:color w:val="000000"/>
        </w:rPr>
        <w:t>driv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ecia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</w:p>
    <w:p w14:paraId="7DDE643E" w14:textId="766486F7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osi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eloperoxid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P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ast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3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D4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mat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-condens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4]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222A9" w:rsidRPr="00751DD5">
        <w:rPr>
          <w:rFonts w:ascii="Book Antiqua" w:eastAsia="Book Antiqua" w:hAnsi="Book Antiqua" w:cs="Book Antiqua"/>
          <w:color w:val="000000"/>
          <w:highlight w:val="cyan"/>
        </w:rPr>
        <w:t xml:space="preserve">have been tried,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of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which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GSK484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ha</w:t>
      </w:r>
      <w:r w:rsidR="00483AD0" w:rsidRPr="00751DD5">
        <w:rPr>
          <w:rFonts w:ascii="Book Antiqua" w:eastAsia="Book Antiqua" w:hAnsi="Book Antiqua" w:cs="Book Antiqua"/>
          <w:color w:val="000000"/>
          <w:highlight w:val="cyan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5</w:t>
      </w:r>
      <w:r w:rsidR="004D0A58">
        <w:rPr>
          <w:rFonts w:ascii="Book Antiqua" w:eastAsia="Book Antiqua" w:hAnsi="Book Antiqua" w:cs="Book Antiqua"/>
          <w:color w:val="000000"/>
          <w:szCs w:val="20"/>
          <w:vertAlign w:val="superscript"/>
        </w:rPr>
        <w:t>]</w:t>
      </w:r>
      <w:r w:rsidR="004D0A58">
        <w:rPr>
          <w:rFonts w:ascii="Book Antiqua" w:eastAsia="Book Antiqua" w:hAnsi="Book Antiqua" w:cs="Book Antiqua"/>
          <w:color w:val="000000"/>
        </w:rPr>
        <w:t>. Additionally</w:t>
      </w:r>
      <w:r w:rsidR="007871B3">
        <w:rPr>
          <w:rFonts w:ascii="Book Antiqua" w:eastAsia="Book Antiqua" w:hAnsi="Book Antiqua" w:cs="Book Antiqua"/>
          <w:color w:val="000000"/>
        </w:rPr>
        <w:t>,</w:t>
      </w:r>
      <w:r w:rsidR="004D0A5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phylococ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se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</w:t>
      </w:r>
      <w:r w:rsidR="004D0A58">
        <w:rPr>
          <w:rFonts w:ascii="Book Antiqua" w:eastAsia="Book Antiqua" w:hAnsi="Book Antiqua" w:cs="Book Antiqua"/>
          <w:color w:val="000000"/>
        </w:rPr>
        <w:t>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l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6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ep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p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-b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nopartic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mod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oti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</w:t>
      </w:r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137,138]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ive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phas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ckpoi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</w:p>
    <w:p w14:paraId="57B89E33" w14:textId="77777777" w:rsidR="00A77B3E" w:rsidRDefault="00A77B3E" w:rsidP="003C1885">
      <w:pPr>
        <w:spacing w:line="360" w:lineRule="auto"/>
        <w:ind w:firstLine="480"/>
        <w:jc w:val="both"/>
      </w:pPr>
    </w:p>
    <w:p w14:paraId="6099F825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DD199AE" w14:textId="2413121A" w:rsidR="00A77B3E" w:rsidRDefault="003C1885" w:rsidP="003C1885">
      <w:pPr>
        <w:spacing w:line="360" w:lineRule="auto"/>
        <w:jc w:val="both"/>
      </w:pPr>
      <w:bookmarkStart w:id="22" w:name="OLE_LINK343"/>
      <w:bookmarkStart w:id="23" w:name="OLE_LINK344"/>
      <w:r>
        <w:rPr>
          <w:rFonts w:ascii="Book Antiqua" w:eastAsia="Book Antiqua" w:hAnsi="Book Antiqua" w:cs="Book Antiqua"/>
          <w:color w:val="000000"/>
        </w:rPr>
        <w:t>Th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merg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ibu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i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eptor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lleng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rre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gmat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storic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ew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1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rive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3D0173D0" w14:textId="099AB310" w:rsidR="00A77B3E" w:rsidRDefault="003C1885" w:rsidP="003C1885">
      <w:pPr>
        <w:spacing w:line="360" w:lineRule="auto"/>
        <w:ind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olv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iew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or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bet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tiopathogene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ex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vol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erran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e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g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ul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po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ogni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nat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l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bse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utcom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</w:t>
      </w:r>
      <w:r w:rsidR="004D0A58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oriasis,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r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AMP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f-nuclei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id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la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uci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cipit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p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ul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x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.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ess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ar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fu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ay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1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</w:p>
    <w:bookmarkEnd w:id="22"/>
    <w:bookmarkEnd w:id="23"/>
    <w:p w14:paraId="7BC4D6F7" w14:textId="77777777" w:rsidR="00A77B3E" w:rsidRDefault="00A77B3E" w:rsidP="003C1885">
      <w:pPr>
        <w:spacing w:line="360" w:lineRule="auto"/>
        <w:ind w:firstLine="480"/>
        <w:jc w:val="both"/>
      </w:pPr>
    </w:p>
    <w:p w14:paraId="4977AADB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EE26768" w14:textId="3E893C94" w:rsidR="00A77B3E" w:rsidRDefault="003C1885" w:rsidP="003C1885">
      <w:pPr>
        <w:spacing w:line="360" w:lineRule="auto"/>
        <w:jc w:val="both"/>
      </w:pPr>
      <w:bookmarkStart w:id="24" w:name="OLE_LINK79"/>
      <w:r>
        <w:rPr>
          <w:rFonts w:ascii="Book Antiqua" w:eastAsia="Book Antiqua" w:hAnsi="Book Antiqua" w:cs="Book Antiqua"/>
          <w:color w:val="000000"/>
        </w:rPr>
        <w:lastRenderedPageBreak/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an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on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uri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udo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gerbert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rra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hu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tal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1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5-7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24247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m.3042]</w:t>
      </w:r>
    </w:p>
    <w:p w14:paraId="1EA5BE13" w14:textId="40EA155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Pietropaolo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inas-Mitch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l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H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gene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rave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ut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l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?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89-119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32247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337/db06-0880]</w:t>
      </w:r>
    </w:p>
    <w:p w14:paraId="5779A8B5" w14:textId="562E0AE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akayam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etab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73-77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06925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dmrr.1250]</w:t>
      </w:r>
    </w:p>
    <w:p w14:paraId="7149FE5E" w14:textId="4D83CF1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night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R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onenber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ichman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ule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ldrid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w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ak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kower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re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eproinsulin</w:t>
      </w:r>
      <w:proofErr w:type="spellEnd"/>
      <w:r>
        <w:rPr>
          <w:rFonts w:ascii="Book Antiqua" w:eastAsia="Book Antiqua" w:hAnsi="Book Antiqua" w:cs="Book Antiqua"/>
          <w:color w:val="000000"/>
        </w:rPr>
        <w:t>-specif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nule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id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5-2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93617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337/db12-0315]</w:t>
      </w:r>
    </w:p>
    <w:p w14:paraId="3EB05B74" w14:textId="746EF49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ell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ppieter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rrat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log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9-1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24816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52/physrev.00003.2010]</w:t>
      </w:r>
    </w:p>
    <w:p w14:paraId="0EB13BFF" w14:textId="70B791C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ogensen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0-273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669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8/CMR.00046-08]</w:t>
      </w:r>
    </w:p>
    <w:p w14:paraId="40576AB9" w14:textId="12E0DE5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ewto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x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l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ring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rb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rspect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29676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01/cshperspect.a006049]</w:t>
      </w:r>
    </w:p>
    <w:p w14:paraId="74A600D0" w14:textId="6E42A70F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est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P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blansk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os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nu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9-4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82217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46/annurev.cellbio.21.122303.115827]</w:t>
      </w:r>
    </w:p>
    <w:p w14:paraId="1F7A21F4" w14:textId="4634EF7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yl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'Conn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ran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idy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zu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zu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dl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gocy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38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-9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6990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4/jem.20031237]</w:t>
      </w:r>
    </w:p>
    <w:p w14:paraId="2B7540D1" w14:textId="46927A6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land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edzhitov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go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0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14-10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1432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ence.1096158]</w:t>
      </w:r>
    </w:p>
    <w:p w14:paraId="4C446E16" w14:textId="337BE2C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isch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har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03-12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6366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74/138920112804583087]</w:t>
      </w:r>
    </w:p>
    <w:p w14:paraId="78402BDD" w14:textId="03B863D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arrat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k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tzgera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nu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3-33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52676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46/annurev-med-052814-023338]</w:t>
      </w:r>
    </w:p>
    <w:p w14:paraId="50DFB060" w14:textId="4FD0406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uma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w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-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2353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109/08830185.2010.529976]</w:t>
      </w:r>
    </w:p>
    <w:p w14:paraId="307E2CB7" w14:textId="0DB5A2D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tsushim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ak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nkhbaya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kam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g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ma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ro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cine-r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RR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tebr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MC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omi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5171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1471-2164-8-124]</w:t>
      </w:r>
    </w:p>
    <w:p w14:paraId="73863A26" w14:textId="5428294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keuch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5-1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30340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b.2007.02.006]</w:t>
      </w:r>
    </w:p>
    <w:p w14:paraId="7F71C38E" w14:textId="65AC87E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cGettrick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F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'Nei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c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ematopoiesis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emat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5-19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972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365-2141.2007.06802.x]</w:t>
      </w:r>
    </w:p>
    <w:p w14:paraId="4A681340" w14:textId="224FD55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awasak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w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30954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immu.2014.00461]</w:t>
      </w:r>
    </w:p>
    <w:p w14:paraId="15B7510C" w14:textId="0F9F7CB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awa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-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d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3-38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40485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i.1863]</w:t>
      </w:r>
    </w:p>
    <w:p w14:paraId="34AD082F" w14:textId="689B435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o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X</w:t>
      </w:r>
      <w:r w:rsidRPr="00BE52C9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g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BF65F3">
        <w:rPr>
          <w:rFonts w:ascii="Book Antiqua" w:hAnsi="Book Antiqua" w:cs="Book Antiqua" w:hint="eastAsia"/>
          <w:color w:val="000000"/>
          <w:lang w:eastAsia="zh-CN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E52C9">
        <w:rPr>
          <w:rFonts w:ascii="Book Antiqua" w:eastAsia="Book Antiqua" w:hAnsi="Book Antiqua" w:cs="Book Antiqua"/>
          <w:i/>
          <w:iCs/>
          <w:color w:val="000000"/>
        </w:rPr>
        <w:t>InTech</w:t>
      </w:r>
      <w:proofErr w:type="spellEnd"/>
      <w:r w:rsidR="00097913" w:rsidRPr="00BE52C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BE52C9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772/22264]</w:t>
      </w:r>
    </w:p>
    <w:p w14:paraId="6D1FD035" w14:textId="280512E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ked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-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58560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3/</w:t>
      </w:r>
      <w:proofErr w:type="spellStart"/>
      <w:r>
        <w:rPr>
          <w:rFonts w:ascii="Book Antiqua" w:eastAsia="Book Antiqua" w:hAnsi="Book Antiqua" w:cs="Book Antiqua"/>
          <w:color w:val="000000"/>
        </w:rPr>
        <w:t>intimm</w:t>
      </w:r>
      <w:proofErr w:type="spellEnd"/>
      <w:r>
        <w:rPr>
          <w:rFonts w:ascii="Book Antiqua" w:eastAsia="Book Antiqua" w:hAnsi="Book Antiqua" w:cs="Book Antiqua"/>
          <w:color w:val="000000"/>
        </w:rPr>
        <w:t>/dxh186]</w:t>
      </w:r>
    </w:p>
    <w:p w14:paraId="788378FC" w14:textId="610B4E8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ked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3-7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5549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46/j.1365-2443.2001.00458.x]</w:t>
      </w:r>
    </w:p>
    <w:p w14:paraId="66C565F0" w14:textId="7A6136E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ooyk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ijtenbee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e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r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h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k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25-5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4667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mmuni.2006.09.006]</w:t>
      </w:r>
    </w:p>
    <w:p w14:paraId="3DE494E9" w14:textId="2CE4554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ifki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R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bet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usco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igliant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shak</w:t>
      </w:r>
      <w:proofErr w:type="spellEnd"/>
      <w:r>
        <w:rPr>
          <w:rFonts w:ascii="Book Antiqua" w:eastAsia="Book Antiqua" w:hAnsi="Book Antiqua" w:cs="Book Antiqua"/>
          <w:color w:val="000000"/>
        </w:rPr>
        <w:t>-Roths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-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79034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0105-2896.2005.00239.x]</w:t>
      </w:r>
    </w:p>
    <w:p w14:paraId="053177A1" w14:textId="4DE0E32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ich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vallé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nin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wi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viv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xsackie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41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228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71/journal.pone.0004127]</w:t>
      </w:r>
    </w:p>
    <w:p w14:paraId="55C70BD1" w14:textId="0E34BED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ssmann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onda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d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ouça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na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rispi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LR3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docrin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etab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-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92610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590/2359-3997000000003]</w:t>
      </w:r>
    </w:p>
    <w:p w14:paraId="501D30D5" w14:textId="6311286F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oreish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Q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P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abetologi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07-14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3406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125-011-2083-y]</w:t>
      </w:r>
    </w:p>
    <w:p w14:paraId="0AE74867" w14:textId="5085342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n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bs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ta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ob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atho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100399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67642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71/journal.ppat.1003998]</w:t>
      </w:r>
    </w:p>
    <w:p w14:paraId="65D155E8" w14:textId="7F2091D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me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inegoo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tamar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P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oge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8+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45-565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3931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0901814]</w:t>
      </w:r>
    </w:p>
    <w:p w14:paraId="2AD991DB" w14:textId="34097BC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ar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l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abetologi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33-234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09446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125-018-4705-0]</w:t>
      </w:r>
    </w:p>
    <w:p w14:paraId="77BD3999" w14:textId="44E431E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Yoneyam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ji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-18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70108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mmuni.2008.07.009]</w:t>
      </w:r>
    </w:p>
    <w:p w14:paraId="3157A7E1" w14:textId="1B67DAA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Yoneyam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kuc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sumo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maizum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yagish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onehar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ji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xD/H-bo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ic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GP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51-285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11617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175.5.2851]</w:t>
      </w:r>
    </w:p>
    <w:p w14:paraId="0AD041FA" w14:textId="16AA511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i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c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-transl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rend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9-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86390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t.2016.10.008]</w:t>
      </w:r>
    </w:p>
    <w:p w14:paraId="727FC220" w14:textId="7BCDD04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akhaei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n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va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cot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5-2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5395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smim.2009.05.001]</w:t>
      </w:r>
    </w:p>
    <w:p w14:paraId="2A472935" w14:textId="18CB63A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myth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op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l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e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r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min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uj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onescu-</w:t>
      </w:r>
      <w:proofErr w:type="spellStart"/>
      <w:r>
        <w:rPr>
          <w:rFonts w:ascii="Book Antiqua" w:eastAsia="Book Antiqua" w:hAnsi="Book Antiqua" w:cs="Book Antiqua"/>
          <w:color w:val="000000"/>
        </w:rPr>
        <w:t>Tirgovist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m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ng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va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k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yt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d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e-w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synonym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NP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ic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FIH1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7-6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69951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g1800]</w:t>
      </w:r>
    </w:p>
    <w:p w14:paraId="0704992B" w14:textId="674AAC4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e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Q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19907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-analy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uto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5-46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73477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109/08916934.2013.796937]</w:t>
      </w:r>
    </w:p>
    <w:p w14:paraId="5674C1F7" w14:textId="154BBCC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ejentsev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k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zeszk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e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ve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ynol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st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l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y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l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op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iba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mpb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yt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d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ellcom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u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ortiu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LA-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LA-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5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7-89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00430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06406]</w:t>
      </w:r>
    </w:p>
    <w:p w14:paraId="5841F52C" w14:textId="5BF1011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wne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kalsk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g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utlan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y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k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la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d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8447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71/journal.pone.0012646]</w:t>
      </w:r>
    </w:p>
    <w:p w14:paraId="75678E05" w14:textId="0785910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3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chult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iel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rs</w:t>
      </w:r>
      <w:proofErr w:type="spellEnd"/>
      <w:r>
        <w:rPr>
          <w:rFonts w:ascii="Book Antiqua" w:eastAsia="Book Antiqua" w:hAnsi="Book Antiqua" w:cs="Book Antiqua"/>
          <w:color w:val="000000"/>
        </w:rPr>
        <w:t>-Reb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s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lodström-Tullber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c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vi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de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s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rimin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zyg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terozyg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ano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tion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/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ic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946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typ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ra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9-39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48282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9/vim.2015.0140]</w:t>
      </w:r>
    </w:p>
    <w:p w14:paraId="20C04B62" w14:textId="39734F8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inek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p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itsø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amn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l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smus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ønning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199076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484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14487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71/journal.pone.0048409]</w:t>
      </w:r>
    </w:p>
    <w:p w14:paraId="0C18A1EE" w14:textId="44725B7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ic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I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an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enkin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er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iaud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der-Meuni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ilda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tti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resfo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saran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ouchan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ma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dei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d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el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sguerr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ivr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zz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id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ga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ch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b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ingst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ourenç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ncard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surel</w:t>
      </w:r>
      <w:proofErr w:type="spellEnd"/>
      <w:r>
        <w:rPr>
          <w:rFonts w:ascii="Book Antiqua" w:eastAsia="Book Antiqua" w:hAnsi="Book Antiqua" w:cs="Book Antiqua"/>
          <w:color w:val="000000"/>
        </w:rPr>
        <w:t>-Paul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In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e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gno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'Sulliv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rces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cc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in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drigue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lvatic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t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zybowsk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m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anderv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anhull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b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n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ia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lf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ber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u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-of-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tr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otyp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3-5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68684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g.2933]</w:t>
      </w:r>
    </w:p>
    <w:p w14:paraId="2808EB33" w14:textId="15CDA7C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orm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undhaus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rret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lenspac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katka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hi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st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ggit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erosalett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t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ukk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ann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ck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wlin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946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4-7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5539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i.3766]</w:t>
      </w:r>
    </w:p>
    <w:p w14:paraId="7933BECB" w14:textId="6C6C5A9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higemoto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geya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r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oneya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ji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ntifi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348-1335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2488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74/jbc.M809449200]</w:t>
      </w:r>
    </w:p>
    <w:p w14:paraId="512B6596" w14:textId="20D2F70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4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nolly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H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iochem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5-4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1994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bcp.2014.08.031]</w:t>
      </w:r>
    </w:p>
    <w:p w14:paraId="08E4FE71" w14:textId="60E05E4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awasak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w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rimin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elf-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4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-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79898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bs.ircmb.2018.08.004]</w:t>
      </w:r>
    </w:p>
    <w:p w14:paraId="5401EB73" w14:textId="7FCA40F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enmerzoug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yff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gb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Quesniaux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F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rend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19-7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26265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t.2019.06.001]</w:t>
      </w:r>
    </w:p>
    <w:p w14:paraId="68B26FAB" w14:textId="2107C84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nohar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uñe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473-648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60784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sj.onc.1204787]</w:t>
      </w:r>
    </w:p>
    <w:p w14:paraId="2072EB9C" w14:textId="2EB1950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nohar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uñe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1-3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76675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ri1086]</w:t>
      </w:r>
    </w:p>
    <w:p w14:paraId="73C57624" w14:textId="3BF1B8E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gur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ohar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i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maok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ne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2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1/Apaf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ric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kappaB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812-48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877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74/jbc.M008072200]</w:t>
      </w:r>
    </w:p>
    <w:p w14:paraId="7952454D" w14:textId="0027D86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e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acrom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7-4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3479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jbiomac.2020.12.127]</w:t>
      </w:r>
    </w:p>
    <w:p w14:paraId="64398F7C" w14:textId="7CEF58F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xen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eretssi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s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7178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immu.2014.00327]</w:t>
      </w:r>
    </w:p>
    <w:p w14:paraId="0F427346" w14:textId="6C0C58E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ankli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ossal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ard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g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enk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rdhoff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randol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-</w:t>
      </w:r>
      <w:proofErr w:type="spellStart"/>
      <w:r>
        <w:rPr>
          <w:rFonts w:ascii="Book Antiqua" w:eastAsia="Book Antiqua" w:hAnsi="Book Antiqua" w:cs="Book Antiqua"/>
          <w:color w:val="000000"/>
        </w:rPr>
        <w:t>Amoud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g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imm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ic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mid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spev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o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rnic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nsbr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s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shak</w:t>
      </w:r>
      <w:proofErr w:type="spellEnd"/>
      <w:r>
        <w:rPr>
          <w:rFonts w:ascii="Book Antiqua" w:eastAsia="Book Antiqua" w:hAnsi="Book Antiqua" w:cs="Book Antiqua"/>
          <w:color w:val="000000"/>
        </w:rPr>
        <w:t>-Roths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rneman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guzz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stenmül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'</w:t>
      </w:r>
      <w:proofErr w:type="spellStart"/>
      <w:r>
        <w:rPr>
          <w:rFonts w:ascii="Book Antiqua" w:eastAsia="Book Antiqua" w:hAnsi="Book Antiqua" w:cs="Book Antiqua"/>
          <w:color w:val="000000"/>
        </w:rPr>
        <w:t>prionoid</w:t>
      </w:r>
      <w:proofErr w:type="spellEnd"/>
      <w:r>
        <w:rPr>
          <w:rFonts w:ascii="Book Antiqua" w:eastAsia="Book Antiqua" w:hAnsi="Book Antiqua" w:cs="Book Antiqua"/>
          <w:color w:val="000000"/>
        </w:rPr>
        <w:t>'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ag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27-7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95250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i.2913]</w:t>
      </w:r>
    </w:p>
    <w:p w14:paraId="034CF523" w14:textId="2BDC391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rishman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va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ediatr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26-63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3372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pr.2012.24]</w:t>
      </w:r>
    </w:p>
    <w:p w14:paraId="3A64F5BD" w14:textId="57177E1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auernfeind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G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v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nem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Dona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peer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rnandes-</w:t>
      </w:r>
      <w:proofErr w:type="spellStart"/>
      <w:r>
        <w:rPr>
          <w:rFonts w:ascii="Book Antiqua" w:eastAsia="Book Antiqua" w:hAnsi="Book Antiqua" w:cs="Book Antiqua"/>
          <w:color w:val="000000"/>
        </w:rPr>
        <w:t>Alnem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tzgera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nu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t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g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kappaB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7-7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5708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0901363]</w:t>
      </w:r>
    </w:p>
    <w:p w14:paraId="4E342C14" w14:textId="1CC1B90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rishn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be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s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mmo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8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tension?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89-560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1172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bph.12876]</w:t>
      </w:r>
    </w:p>
    <w:p w14:paraId="428BD2A2" w14:textId="56559DF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ornu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blass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arrel</w:t>
      </w:r>
      <w:proofErr w:type="spellEnd"/>
      <w:r>
        <w:rPr>
          <w:rFonts w:ascii="Book Antiqua" w:eastAsia="Book Antiqua" w:hAnsi="Book Antiqua" w:cs="Book Antiqua"/>
          <w:color w:val="000000"/>
        </w:rPr>
        <w:t>-Denn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uernfein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rva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ffr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tzgera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-1-activ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5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14-5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5867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07725]</w:t>
      </w:r>
    </w:p>
    <w:p w14:paraId="091C62C0" w14:textId="27182CA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ourkochristou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ggeletopoulo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nstantaki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anto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796-480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54367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748/wjg.v25.i33.4796]</w:t>
      </w:r>
    </w:p>
    <w:p w14:paraId="210527AF" w14:textId="5727F9A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oare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v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ontill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a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C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ult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cle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elat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-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6582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msard.2019.01.023]</w:t>
      </w:r>
    </w:p>
    <w:p w14:paraId="5DD0266F" w14:textId="626DC19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o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orphis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LRP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1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051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9653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55/2019/7405120]</w:t>
      </w:r>
    </w:p>
    <w:p w14:paraId="155F6391" w14:textId="002A0A2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u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ar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v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tax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le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cad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U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318-113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059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73/pnas.1513509112]</w:t>
      </w:r>
    </w:p>
    <w:p w14:paraId="077B7318" w14:textId="111EC84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rlo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</w:t>
      </w:r>
      <w:r w:rsidRPr="00BE52C9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it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ré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ste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F65F3">
        <w:rPr>
          <w:rFonts w:ascii="Book Antiqua" w:eastAsia="Book Antiqua" w:hAnsi="Book Antiqua" w:cs="Book Antiqua"/>
          <w:i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BF65F3">
        <w:rPr>
          <w:rFonts w:ascii="Book Antiqua" w:eastAsia="Book Antiqua" w:hAnsi="Book Antiqua" w:cs="Book Antiqua"/>
          <w:i/>
          <w:color w:val="000000"/>
        </w:rPr>
        <w:t>Autoimmu</w:t>
      </w:r>
      <w:proofErr w:type="spellEnd"/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BF65F3">
        <w:rPr>
          <w:rFonts w:ascii="Book Antiqua" w:eastAsia="Book Antiqua" w:hAnsi="Book Antiqua" w:cs="Book Antiqua"/>
          <w:i/>
          <w:color w:val="000000"/>
        </w:rPr>
        <w:t>Disor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BE52C9">
        <w:rPr>
          <w:rFonts w:ascii="Book Antiqua" w:eastAsia="Book Antiqua" w:hAnsi="Book Antiqua" w:cs="Book Antiqua"/>
          <w:b/>
          <w:bCs/>
          <w:color w:val="000000"/>
        </w:rPr>
        <w:t>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</w:p>
    <w:p w14:paraId="25FB02CA" w14:textId="6FEF239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reir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l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rr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anott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ambon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rc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ntu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ste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00997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phys.2019.01557]</w:t>
      </w:r>
    </w:p>
    <w:p w14:paraId="29A6B329" w14:textId="6CB1157F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D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vot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-cG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juv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4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90-13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8995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ence.1244040]</w:t>
      </w:r>
    </w:p>
    <w:p w14:paraId="7B33F313" w14:textId="4A669C2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x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dies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a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affi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6-2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74701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molcel.2013.05.022]</w:t>
      </w:r>
    </w:p>
    <w:p w14:paraId="13010F2D" w14:textId="480BCE5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3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6-7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2584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ence.1232458]</w:t>
      </w:r>
    </w:p>
    <w:p w14:paraId="2AAFDAC9" w14:textId="20E276F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shikaw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b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ignalling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5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74-67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7243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07317]</w:t>
      </w:r>
    </w:p>
    <w:p w14:paraId="376915A8" w14:textId="2C646FB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bb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urnaevski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nugunt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os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icro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7-16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23514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hom.2015.07.001]</w:t>
      </w:r>
    </w:p>
    <w:p w14:paraId="55709031" w14:textId="3E83D8D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aitoh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ji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yas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kahar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o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sunag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geya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mor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mamo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w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hi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euc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oshimo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g9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-driv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cad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U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842-2084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2684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73/pnas.0911267106]</w:t>
      </w:r>
    </w:p>
    <w:p w14:paraId="5A58908D" w14:textId="1D095F4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shikaw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b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-mediat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6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8-79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7767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08476]</w:t>
      </w:r>
    </w:p>
    <w:p w14:paraId="12AE4884" w14:textId="645E718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itzgeral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A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iperin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rfero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ytokine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1-1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1428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9/jir.2010.0127]</w:t>
      </w:r>
    </w:p>
    <w:p w14:paraId="4320BAE2" w14:textId="151EC3E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7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nak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ig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39456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signal.2002521]</w:t>
      </w:r>
    </w:p>
    <w:p w14:paraId="59AE3C27" w14:textId="4251098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rb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N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60-77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60390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ri3921]</w:t>
      </w:r>
    </w:p>
    <w:p w14:paraId="0C468C06" w14:textId="4076BC6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mo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ha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dl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cholczy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53-3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5573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imm.13122]</w:t>
      </w:r>
    </w:p>
    <w:p w14:paraId="09766C38" w14:textId="36A4FA3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ristense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R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cker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shgari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v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lomch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ct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bo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po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17-4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97338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immuni.2006.07.013]</w:t>
      </w:r>
    </w:p>
    <w:p w14:paraId="1F225000" w14:textId="5605E22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evarapu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phrit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65001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s12929-018-0436-2]</w:t>
      </w:r>
    </w:p>
    <w:p w14:paraId="0263D790" w14:textId="7301DD0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cCall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D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u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urrege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nenci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lgo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ntak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d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lin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l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war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xsackievir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4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ma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docrin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3-4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42287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210/en.2013-2006]</w:t>
      </w:r>
    </w:p>
    <w:p w14:paraId="4B514E55" w14:textId="04B8C8A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guy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o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eo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h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DX5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yp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ton-</w:t>
      </w:r>
      <w:proofErr w:type="spellStart"/>
      <w:r>
        <w:rPr>
          <w:rFonts w:ascii="Book Antiqua" w:eastAsia="Book Antiqua" w:hAnsi="Book Antiqua" w:cs="Book Antiqua"/>
          <w:color w:val="000000"/>
        </w:rPr>
        <w:t>Mert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6-27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62020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ajhg.2014.11.019]</w:t>
      </w:r>
    </w:p>
    <w:p w14:paraId="0936F45E" w14:textId="7ABE8AA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d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kagaw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way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unabik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ijikat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ishikomo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unatsuk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shi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awa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asum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r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a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ji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cardi-Goutiè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1-12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99587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ajhg.2014.06.007]</w:t>
      </w:r>
    </w:p>
    <w:p w14:paraId="1C496A54" w14:textId="4DEF3A83" w:rsidR="00A77B3E" w:rsidRDefault="00BF65F3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C1885" w:rsidRPr="00BF65F3">
        <w:rPr>
          <w:rFonts w:ascii="Book Antiqua" w:eastAsia="Book Antiqua" w:hAnsi="Book Antiqua" w:cs="Book Antiqua"/>
          <w:b/>
          <w:color w:val="000000"/>
        </w:rPr>
        <w:t>Lincez</w:t>
      </w:r>
      <w:proofErr w:type="spellEnd"/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C1885" w:rsidRPr="00BF65F3">
        <w:rPr>
          <w:rFonts w:ascii="Book Antiqua" w:eastAsia="Book Antiqua" w:hAnsi="Book Antiqua" w:cs="Book Antiqua"/>
          <w:b/>
          <w:color w:val="000000"/>
        </w:rPr>
        <w:t>PJ</w:t>
      </w:r>
      <w:r w:rsidR="003C1885"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Start w:id="25" w:name="OLE_LINK81"/>
      <w:r w:rsidR="003C1885"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sig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diabetes</w:t>
      </w:r>
      <w:r w:rsidR="00BE52C9"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C1885" w:rsidRPr="00BE52C9">
        <w:rPr>
          <w:rFonts w:ascii="Book Antiqua" w:eastAsia="Book Antiqua" w:hAnsi="Book Antiqua" w:cs="Book Antiqua"/>
          <w:i/>
          <w:iCs/>
          <w:color w:val="000000"/>
        </w:rPr>
        <w:t>Univers</w:t>
      </w:r>
      <w:proofErr w:type="spellEnd"/>
      <w:r w:rsidR="00097913" w:rsidRPr="00BE52C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C1885" w:rsidRPr="00BE52C9">
        <w:rPr>
          <w:rFonts w:ascii="Book Antiqua" w:eastAsia="Book Antiqua" w:hAnsi="Book Antiqua" w:cs="Book Antiqua"/>
          <w:i/>
          <w:iCs/>
          <w:color w:val="000000"/>
        </w:rPr>
        <w:t>British</w:t>
      </w:r>
      <w:r w:rsidR="00097913" w:rsidRPr="00BE52C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3C1885" w:rsidRPr="00BE52C9">
        <w:rPr>
          <w:rFonts w:ascii="Book Antiqua" w:eastAsia="Book Antiqua" w:hAnsi="Book Antiqua" w:cs="Book Antiqua"/>
          <w:i/>
          <w:iCs/>
          <w:color w:val="000000"/>
        </w:rPr>
        <w:t>Columbia</w:t>
      </w:r>
      <w:bookmarkEnd w:id="25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201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C1885">
        <w:rPr>
          <w:rFonts w:ascii="Book Antiqua" w:eastAsia="Book Antiqua" w:hAnsi="Book Antiqua" w:cs="Book Antiqua"/>
          <w:color w:val="000000"/>
        </w:rPr>
        <w:t>[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Start w:id="26" w:name="OLE_LINK80"/>
      <w:r w:rsidR="003C1885">
        <w:rPr>
          <w:rFonts w:ascii="Book Antiqua" w:eastAsia="Book Antiqua" w:hAnsi="Book Antiqua" w:cs="Book Antiqua"/>
          <w:color w:val="000000"/>
        </w:rPr>
        <w:t>10.14288/1.0166223</w:t>
      </w:r>
      <w:bookmarkEnd w:id="26"/>
      <w:r w:rsidR="003C1885">
        <w:rPr>
          <w:rFonts w:ascii="Book Antiqua" w:eastAsia="Book Antiqua" w:hAnsi="Book Antiqua" w:cs="Book Antiqua"/>
          <w:color w:val="000000"/>
        </w:rPr>
        <w:t>]</w:t>
      </w:r>
    </w:p>
    <w:p w14:paraId="4780EA7D" w14:textId="746DC1C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7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c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r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g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dw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k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heumat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0-80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86314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rt.40002]</w:t>
      </w:r>
    </w:p>
    <w:p w14:paraId="37B08C4F" w14:textId="528DE7F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rowl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st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olk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t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nu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-33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1423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46/annurev-immunol-051116-052331]</w:t>
      </w:r>
    </w:p>
    <w:p w14:paraId="0B0396CF" w14:textId="254B1FE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x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heumatology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Oxford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4-33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1613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3/rheumatology/keu318]</w:t>
      </w:r>
    </w:p>
    <w:p w14:paraId="23BD2A17" w14:textId="00EFB17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tr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h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iola-Ro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Ind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jögren'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4-2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03765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cr.22632]</w:t>
      </w:r>
    </w:p>
    <w:p w14:paraId="2B04723F" w14:textId="6E9F49B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lunno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nepar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isto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terb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erenz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rigli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rtolo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z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ndolf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r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Ind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olog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heuma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hrit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Hoboken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40-44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1639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cr.22695]</w:t>
      </w:r>
    </w:p>
    <w:p w14:paraId="649FB613" w14:textId="3DD1288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'diay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aun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lytza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la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rneck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dzemovic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ke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war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g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d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ichard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aw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rss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cku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r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s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uerreiro-Cacai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agodic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ct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c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ncl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s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38-8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72541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2/JCI125857]</w:t>
      </w:r>
    </w:p>
    <w:p w14:paraId="5E18D2EA" w14:textId="31BAC6A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rroqui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t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ec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oman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achèn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sel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ett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izir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L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lmar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abetologi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56-66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0629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125-016-4201-3]</w:t>
      </w:r>
    </w:p>
    <w:p w14:paraId="796036F1" w14:textId="76FB6C5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8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Q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ernatynskay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u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ent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b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kin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re-</w:t>
      </w:r>
      <w:proofErr w:type="spellStart"/>
      <w:r>
        <w:rPr>
          <w:rFonts w:ascii="Book Antiqua" w:eastAsia="Book Antiqua" w:hAnsi="Book Antiqua" w:cs="Book Antiqua"/>
          <w:color w:val="000000"/>
        </w:rPr>
        <w:t>Salz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-pro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DC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24-10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97344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1303230]</w:t>
      </w:r>
    </w:p>
    <w:p w14:paraId="7B28B6E1" w14:textId="005FD68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ayserov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cela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tech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d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romad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mn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lous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pise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di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alph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9-5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7091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lim.2014.03.018]</w:t>
      </w:r>
    </w:p>
    <w:p w14:paraId="63FCD557" w14:textId="14F8D8A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rro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a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r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ldston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cad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U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08-37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32587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73/pnas.1700878114]</w:t>
      </w:r>
    </w:p>
    <w:p w14:paraId="75915154" w14:textId="2755F14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odrigue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B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ufor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libr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a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h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onde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Qui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nsle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ba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ff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b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V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-responsiven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abetologi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76-158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50028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125-020-05179-4]</w:t>
      </w:r>
    </w:p>
    <w:p w14:paraId="62EA04D7" w14:textId="6ED94D4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elovitch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ob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27-73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4302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1074-7613(00)80392-1]</w:t>
      </w:r>
    </w:p>
    <w:p w14:paraId="46C899BA" w14:textId="1F72439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osmalen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G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bb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oer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rexhag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k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en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ob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b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v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-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65299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Labinvest.3780004]</w:t>
      </w:r>
    </w:p>
    <w:p w14:paraId="18BE4472" w14:textId="4FEF271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harré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smal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leg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en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rexhag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-</w:t>
      </w:r>
      <w:proofErr w:type="spellStart"/>
      <w:r>
        <w:rPr>
          <w:rFonts w:ascii="Book Antiqua" w:eastAsia="Book Antiqua" w:hAnsi="Book Antiqua" w:cs="Book Antiqua"/>
          <w:color w:val="000000"/>
        </w:rPr>
        <w:t>Delarch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it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cre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ob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OD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onat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o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istol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istopath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93-40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96274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4670/HH-17.393]</w:t>
      </w:r>
    </w:p>
    <w:p w14:paraId="56549504" w14:textId="2DB2BDE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anse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-</w:t>
      </w:r>
      <w:proofErr w:type="spellStart"/>
      <w:r>
        <w:rPr>
          <w:rFonts w:ascii="Book Antiqua" w:eastAsia="Book Antiqua" w:hAnsi="Book Antiqua" w:cs="Book Antiqua"/>
          <w:color w:val="000000"/>
        </w:rPr>
        <w:t>Delarch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oijkaa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en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rden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rexhag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histochem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-macrophag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vol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t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tr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7-67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6864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337/diab.43.5.667]</w:t>
      </w:r>
    </w:p>
    <w:p w14:paraId="05E59EDC" w14:textId="50D5E0D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arso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M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aven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-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7294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952-7915(96)80100-2]</w:t>
      </w:r>
    </w:p>
    <w:p w14:paraId="550C20AF" w14:textId="02EA236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izirik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l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t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t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a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docri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9-2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523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rendo.2009.21]</w:t>
      </w:r>
    </w:p>
    <w:p w14:paraId="4D4EAD58" w14:textId="5B3BA9D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llah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h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hal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rishnamur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ar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F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ved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p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ck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kazaw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ync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d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pan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odnick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H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nzy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41-305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7333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337/db17-0517]</w:t>
      </w:r>
    </w:p>
    <w:p w14:paraId="5E5CE5A7" w14:textId="3746C6D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entsov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ac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yser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lova-Jelin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rabc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olf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mn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uh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truzel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di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utoimmu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22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2569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aut.2019.06.005]</w:t>
      </w:r>
    </w:p>
    <w:p w14:paraId="2CE32BF5" w14:textId="6572844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ocic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vlov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aj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k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kolovic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evtovic-Stoimenov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sovic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eljkovic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oc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indj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bo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met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le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ven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cientificWorldJourn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96-150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8050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00/tsw.2011.133]</w:t>
      </w:r>
    </w:p>
    <w:p w14:paraId="221A2C40" w14:textId="1FC92F5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u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li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J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rba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lvoc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ffman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enber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R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tdow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1-824.e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39532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l.2017.12.038]</w:t>
      </w:r>
    </w:p>
    <w:p w14:paraId="61204959" w14:textId="4C38235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hma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wa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co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u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ch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Toler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ple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97-810.e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3953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l.2017.12.016]</w:t>
      </w:r>
    </w:p>
    <w:p w14:paraId="2EAABAB8" w14:textId="15EC87C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0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nnio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w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ou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nd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ellåk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se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n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Laugh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ts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or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cadd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h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eg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'Conn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-edi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R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82-149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4561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rep.2014.10.041]</w:t>
      </w:r>
    </w:p>
    <w:p w14:paraId="66C9E116" w14:textId="6013754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ddicoat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sk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amaswam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uc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rtn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ebur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kl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R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self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e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4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15-112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27510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ence.aac7049]</w:t>
      </w:r>
    </w:p>
    <w:p w14:paraId="69CCE454" w14:textId="0C46030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est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P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houry-</w:t>
      </w:r>
      <w:proofErr w:type="spellStart"/>
      <w:r>
        <w:rPr>
          <w:rFonts w:ascii="Book Antiqua" w:eastAsia="Book Antiqua" w:hAnsi="Book Antiqua" w:cs="Book Antiqua"/>
          <w:color w:val="000000"/>
        </w:rPr>
        <w:t>Hanol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tar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ne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stwic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gu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imund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Duf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ec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l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wasa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d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2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3-5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64296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14156]</w:t>
      </w:r>
    </w:p>
    <w:p w14:paraId="74605476" w14:textId="555E88E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o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chez-Lope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alapou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chnab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ven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ber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ssele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ab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6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-20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0461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s41586-018-0372-z]</w:t>
      </w:r>
    </w:p>
    <w:p w14:paraId="2E952CED" w14:textId="4404909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rlo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ch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aochit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vei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nei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ste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ambon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mar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yff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ispo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2894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immu.2017.00164]</w:t>
      </w:r>
    </w:p>
    <w:p w14:paraId="2BE955E4" w14:textId="55AD419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lonn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nchier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19-12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5491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i1141]</w:t>
      </w:r>
    </w:p>
    <w:p w14:paraId="3190E4D8" w14:textId="0087271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d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m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-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71-8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67400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m.2752]</w:t>
      </w:r>
    </w:p>
    <w:p w14:paraId="1EA80438" w14:textId="5B02F04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velo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azari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c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s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nk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ngsombatvisi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su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i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w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logau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ngle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-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-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17-7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37316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rep.2016.06.024]</w:t>
      </w:r>
    </w:p>
    <w:p w14:paraId="2EB69257" w14:textId="1E2144A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0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ishimoto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ku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igashiku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ak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ra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at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-</w:t>
      </w:r>
      <w:proofErr w:type="spellStart"/>
      <w:r>
        <w:rPr>
          <w:rFonts w:ascii="Book Antiqua" w:eastAsia="Book Antiqua" w:hAnsi="Book Antiqua" w:cs="Book Antiqua"/>
          <w:color w:val="000000"/>
        </w:rPr>
        <w:t>Kaneya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nd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g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ek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yas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mot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kau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mabuku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t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d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150133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05186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6/sciadv.1501332]</w:t>
      </w:r>
    </w:p>
    <w:p w14:paraId="2D18DDB6" w14:textId="58181BF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dal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ay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chde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-LL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9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48313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s41598-020-65851-y]</w:t>
      </w:r>
    </w:p>
    <w:p w14:paraId="2DFE5B3F" w14:textId="3360EC6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kira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Uemats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euch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3-80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4975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l.2006.02.015]</w:t>
      </w:r>
    </w:p>
    <w:p w14:paraId="11FF4858" w14:textId="014FCC5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gerberth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ar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er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s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da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ndbo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esslin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örnval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gz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dmunds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tac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L-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ha-defens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y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86-309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49988]</w:t>
      </w:r>
    </w:p>
    <w:p w14:paraId="09872440" w14:textId="3FAFDC5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dfeldt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gerbert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ttenberg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dmunds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d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Q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L-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herosclero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rterioscle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romb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51-155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64515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61/01.ATV.0000223901.08459.57]</w:t>
      </w:r>
    </w:p>
    <w:p w14:paraId="20865B48" w14:textId="5F7E322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nde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gori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cchinett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tterje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st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ellm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chröd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illie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cyto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p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4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4-56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738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ature06116]</w:t>
      </w:r>
    </w:p>
    <w:p w14:paraId="5D689D31" w14:textId="5579D02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uiz-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rastorz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os-Cas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to-</w:t>
      </w:r>
      <w:proofErr w:type="spellStart"/>
      <w:r>
        <w:rPr>
          <w:rFonts w:ascii="Book Antiqua" w:eastAsia="Book Antiqua" w:hAnsi="Book Antiqua" w:cs="Book Antiqua"/>
          <w:color w:val="000000"/>
        </w:rPr>
        <w:t>Zer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hamasht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alaria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a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heu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-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0363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36/ard.2008.101766]</w:t>
      </w:r>
    </w:p>
    <w:p w14:paraId="116337F2" w14:textId="040A5F9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wa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n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9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53-109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45066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med.21553]</w:t>
      </w:r>
    </w:p>
    <w:p w14:paraId="2665FBE8" w14:textId="7759AD8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uch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rowit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istian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r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s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s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ens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h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erosol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bin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exacerbati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ir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lmon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s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lmozy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3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7-6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038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56/NEJM199409083311003]</w:t>
      </w:r>
    </w:p>
    <w:p w14:paraId="317DC794" w14:textId="6C10A2C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canovic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inicrop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ugh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ir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chman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LE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ZB/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br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bina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xamethason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3-2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91856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46/j.1365-2249.1996.d01-839.x]</w:t>
      </w:r>
    </w:p>
    <w:p w14:paraId="415E3981" w14:textId="2931233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chmann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J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soxyribonuclease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-20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Start w:id="27" w:name="OLE_LINK82"/>
      <w:r>
        <w:rPr>
          <w:rFonts w:ascii="Book Antiqua" w:eastAsia="Book Antiqua" w:hAnsi="Book Antiqua" w:cs="Book Antiqua"/>
          <w:color w:val="000000"/>
        </w:rPr>
        <w:t>127087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End w:id="27"/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BE52C9" w:rsidRPr="00BE52C9">
        <w:rPr>
          <w:rFonts w:ascii="Book Antiqua" w:eastAsia="Book Antiqua" w:hAnsi="Book Antiqua" w:cs="Book Antiqua"/>
          <w:color w:val="000000"/>
        </w:rPr>
        <w:t>10.1191/0961203303lu357xx</w:t>
      </w:r>
      <w:r>
        <w:rPr>
          <w:rFonts w:ascii="Book Antiqua" w:eastAsia="Book Antiqua" w:hAnsi="Book Antiqua" w:cs="Book Antiqua"/>
          <w:color w:val="000000"/>
        </w:rPr>
        <w:t>]</w:t>
      </w:r>
    </w:p>
    <w:p w14:paraId="56D0E14E" w14:textId="4AA07847" w:rsidR="00A77B3E" w:rsidRDefault="003C1885" w:rsidP="003C1885">
      <w:pPr>
        <w:spacing w:line="360" w:lineRule="auto"/>
        <w:jc w:val="both"/>
      </w:pPr>
      <w:r w:rsidRPr="00BE52C9">
        <w:rPr>
          <w:rFonts w:ascii="Book Antiqua" w:eastAsia="Book Antiqua" w:hAnsi="Book Antiqua" w:cs="Book Antiqua"/>
          <w:color w:val="000000"/>
          <w:highlight w:val="yellow"/>
        </w:rPr>
        <w:t>120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b/>
          <w:bCs/>
          <w:color w:val="000000"/>
          <w:highlight w:val="yellow"/>
        </w:rPr>
        <w:t>Cline</w:t>
      </w:r>
      <w:r w:rsidR="00097913" w:rsidRPr="00BE52C9">
        <w:rPr>
          <w:rFonts w:ascii="Book Antiqua" w:eastAsia="Book Antiqua" w:hAnsi="Book Antiqua" w:cs="Book Antiqua"/>
          <w:b/>
          <w:bCs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b/>
          <w:bCs/>
          <w:color w:val="000000"/>
          <w:highlight w:val="yellow"/>
        </w:rPr>
        <w:t>A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,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Felix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KH,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proofErr w:type="spellStart"/>
      <w:r w:rsidRPr="00BE52C9">
        <w:rPr>
          <w:rFonts w:ascii="Book Antiqua" w:eastAsia="Book Antiqua" w:hAnsi="Book Antiqua" w:cs="Book Antiqua"/>
          <w:color w:val="000000"/>
          <w:highlight w:val="yellow"/>
        </w:rPr>
        <w:t>Oussedik</w:t>
      </w:r>
      <w:proofErr w:type="spellEnd"/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E,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Cardwell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LA,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Feldman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SR.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Future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Therapeutics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in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Psoriasis.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Evidence-Based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Psoriasis: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Springer</w:t>
      </w:r>
      <w:r w:rsidR="00BE52C9" w:rsidRPr="00BE52C9">
        <w:rPr>
          <w:rFonts w:ascii="Book Antiqua" w:eastAsia="Book Antiqua" w:hAnsi="Book Antiqua" w:cs="Book Antiqua"/>
          <w:color w:val="000000"/>
          <w:highlight w:val="yellow"/>
        </w:rPr>
        <w:t>,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2018</w:t>
      </w:r>
      <w:r w:rsidR="00BE52C9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: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93-112</w:t>
      </w:r>
      <w:r w:rsidR="00BE52C9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[DOI:</w:t>
      </w:r>
      <w:r w:rsidR="00097913" w:rsidRPr="00BE52C9">
        <w:rPr>
          <w:rFonts w:ascii="Book Antiqua" w:eastAsia="Book Antiqua" w:hAnsi="Book Antiqua" w:cs="Book Antiqua"/>
          <w:color w:val="000000"/>
          <w:highlight w:val="yellow"/>
        </w:rPr>
        <w:t xml:space="preserve"> </w:t>
      </w:r>
      <w:r w:rsidRPr="00BE52C9">
        <w:rPr>
          <w:rFonts w:ascii="Book Antiqua" w:eastAsia="Book Antiqua" w:hAnsi="Book Antiqua" w:cs="Book Antiqua"/>
          <w:color w:val="000000"/>
          <w:highlight w:val="yellow"/>
        </w:rPr>
        <w:t>10.1007/978-3-319-90107-7_6]</w:t>
      </w:r>
    </w:p>
    <w:p w14:paraId="26604634" w14:textId="46501C7E" w:rsidR="00A77B3E" w:rsidRPr="00BF65F3" w:rsidRDefault="003C1885" w:rsidP="003C188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1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u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ndimall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ic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raw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Start w:id="28" w:name="OLE_LINK147"/>
      <w:bookmarkStart w:id="29" w:name="OLE_LINK148"/>
      <w:r>
        <w:rPr>
          <w:rFonts w:ascii="Book Antiqua" w:eastAsia="Book Antiqua" w:hAnsi="Book Antiqua" w:cs="Book Antiqua"/>
          <w:color w:val="000000"/>
        </w:rPr>
        <w:t>IMO-840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bookmarkEnd w:id="28"/>
      <w:bookmarkEnd w:id="29"/>
      <w:r>
        <w:rPr>
          <w:rFonts w:ascii="Book Antiqua" w:eastAsia="Book Antiqua" w:hAnsi="Book Antiqua" w:cs="Book Antiqua"/>
          <w:color w:val="000000"/>
        </w:rPr>
        <w:t>(119.8)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BF65F3">
        <w:rPr>
          <w:rFonts w:ascii="Book Antiqua" w:eastAsia="Book Antiqua" w:hAnsi="Book Antiqua" w:cs="Book Antiqua"/>
          <w:i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F65F3">
        <w:rPr>
          <w:rFonts w:ascii="Book Antiqua" w:eastAsia="Book Antiqua" w:hAnsi="Book Antiqua" w:cs="Book Antiqua"/>
          <w:i/>
          <w:color w:val="000000"/>
        </w:rPr>
        <w:t>Immunol</w:t>
      </w:r>
      <w:r w:rsidR="00097913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8</w:t>
      </w:r>
    </w:p>
    <w:p w14:paraId="5671FCB3" w14:textId="63D2462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alak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oor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be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ijnevel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laass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lliv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v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i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en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rggraa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issman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O-8400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agonis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domiz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cebo-controll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rate-to-sev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q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oriasi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-7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87646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lim.2016.09.015]</w:t>
      </w:r>
    </w:p>
    <w:p w14:paraId="6DF847A0" w14:textId="40BB72B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ömmler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ur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hlman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mm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ldhub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feiff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g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llm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ethk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c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40-325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666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1300706]</w:t>
      </w:r>
    </w:p>
    <w:p w14:paraId="68E0B4D7" w14:textId="2AE0C2C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ömmler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mm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ldhub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üll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ur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hlman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g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llm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ethk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ine-modifi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-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011670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69577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71/journal.pone.0116703]</w:t>
      </w:r>
    </w:p>
    <w:p w14:paraId="0F8695B8" w14:textId="4CE06E3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u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emisin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o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9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-pr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L/Lp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trigg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9-39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94259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cmi.2015.13]</w:t>
      </w:r>
    </w:p>
    <w:p w14:paraId="392A5FC1" w14:textId="72C60A6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oiarro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polungh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ntò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l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mp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rse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sett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minat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nti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uggie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tt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vot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K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omim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und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eukoc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2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1-81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54880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9/jlb.1206746]</w:t>
      </w:r>
    </w:p>
    <w:p w14:paraId="29A83386" w14:textId="386E749E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nto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hojae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lber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ky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lt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bilit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kinetic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dynamic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F-06650833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RAK4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ce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dom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80598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s13075-019-2008-6]</w:t>
      </w:r>
    </w:p>
    <w:p w14:paraId="34CD6F4D" w14:textId="1ADDC90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as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bb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kel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t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g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u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9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73-457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43289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49/jimmunol.1500162]</w:t>
      </w:r>
    </w:p>
    <w:p w14:paraId="4833ABB9" w14:textId="3A263C8D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o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yo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ckout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dimerization-targe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tabol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67-127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5067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metabol.2016.05.005]</w:t>
      </w:r>
    </w:p>
    <w:p w14:paraId="014FAE61" w14:textId="4342637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rrill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T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la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tr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rou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b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rne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indalor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h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all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ISA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ifalimumab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l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lticentr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uble-bli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heu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05-19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79888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36/ard.2010.144485]</w:t>
      </w:r>
    </w:p>
    <w:p w14:paraId="68E16E5E" w14:textId="52DFCDE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tr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lla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ndl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indalor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lunia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ys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euwelt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bi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thge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ret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falimuma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terferon-α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l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domiz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le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esca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he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11-102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40071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rt.37824]</w:t>
      </w:r>
    </w:p>
    <w:p w14:paraId="2B53EFA8" w14:textId="2161F4E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3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ao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h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h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y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ha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y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en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alla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al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-alpha/beta-ind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terferon-alph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cl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heu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5-179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47985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rt.24557]</w:t>
      </w:r>
    </w:p>
    <w:p w14:paraId="4E1DC75D" w14:textId="2EAEA96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Parackova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entsov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rabc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locper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mnik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uh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etruzel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l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di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a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34638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immu.2020.00661]</w:t>
      </w:r>
    </w:p>
    <w:p w14:paraId="677611A0" w14:textId="3006276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dl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rrel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yam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onell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rigoryev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onrod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citrullin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mat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condensati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5-2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5322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3/jcb.200806072]</w:t>
      </w:r>
    </w:p>
    <w:p w14:paraId="378F14F9" w14:textId="5B5C408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wi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D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dd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ot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kin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k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x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ck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gh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mpb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u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ag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berh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obert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ll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olyakov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üdig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pp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r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ew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gn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p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injha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D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f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9-1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6220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chembio.1735]</w:t>
      </w:r>
    </w:p>
    <w:p w14:paraId="072452E0" w14:textId="750B717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o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phylococc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se-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ad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ife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2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1-31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77637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lfs.2019.02.034]</w:t>
      </w:r>
    </w:p>
    <w:p w14:paraId="178C1A9E" w14:textId="6594A98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andl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fon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rt-Respons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nopartic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ANP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ior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nomaterial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01384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90/nano9040611]</w:t>
      </w:r>
    </w:p>
    <w:p w14:paraId="74E5DE8F" w14:textId="4578F38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andle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ohn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B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nigaj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foni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pi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modul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noparticl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(NANPs)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3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-1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77888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opbio.2019.10.011]</w:t>
      </w:r>
    </w:p>
    <w:p w14:paraId="319818E0" w14:textId="167E784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mphier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tz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pyve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s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ff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emp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wbottom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w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usovsky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hizak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vo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29-4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34277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4/mol.113.089821]</w:t>
      </w:r>
    </w:p>
    <w:p w14:paraId="32FF05D8" w14:textId="586A278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eyett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S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i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mez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ltie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alt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m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J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boxy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lexano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pl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c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w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KK</w:t>
      </w:r>
      <w:r>
        <w:rPr>
          <w:rFonts w:ascii="Book Antiqua" w:eastAsia="Book Antiqua" w:hAnsi="Book Antiqua" w:cs="Book Antiqua"/>
          <w:i/>
          <w:iCs/>
          <w:color w:val="000000"/>
        </w:rPr>
        <w:t>ε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4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10-12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08242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24/mol.118.112185]</w:t>
      </w:r>
    </w:p>
    <w:p w14:paraId="7C8FF958" w14:textId="0E2C74E6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i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u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ia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o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u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y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f-DNA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it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6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47-1460.e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79903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ell.2019.01.016]</w:t>
      </w:r>
    </w:p>
    <w:p w14:paraId="3A5DA8EB" w14:textId="3196836C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uffy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'Rei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atio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mmunotarget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9-80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57929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47/ITT.S89795]</w:t>
      </w:r>
    </w:p>
    <w:p w14:paraId="36261444" w14:textId="6F6C8FF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enert</w:t>
      </w:r>
      <w:proofErr w:type="spellEnd"/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su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uscon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ls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een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atnabalasuria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hm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F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k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shak</w:t>
      </w:r>
      <w:proofErr w:type="spellEnd"/>
      <w:r>
        <w:rPr>
          <w:rFonts w:ascii="Book Antiqua" w:eastAsia="Book Antiqua" w:hAnsi="Book Antiqua" w:cs="Book Antiqua"/>
          <w:color w:val="000000"/>
        </w:rPr>
        <w:t>-Roths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-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nucleotid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NH-ODN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ferentia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gen-induc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antibod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-pro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L-Fas(</w:t>
      </w:r>
      <w:proofErr w:type="spellStart"/>
      <w:r>
        <w:rPr>
          <w:rFonts w:ascii="Book Antiqua" w:eastAsia="Book Antiqua" w:hAnsi="Book Antiqua" w:cs="Book Antiqua"/>
          <w:color w:val="000000"/>
        </w:rPr>
        <w:t>lpr</w:t>
      </w:r>
      <w:proofErr w:type="spellEnd"/>
      <w:r>
        <w:rPr>
          <w:rFonts w:ascii="Book Antiqua" w:eastAsia="Book Antiqua" w:hAnsi="Book Antiqua" w:cs="Book Antiqua"/>
          <w:color w:val="000000"/>
        </w:rPr>
        <w:t>/Lpr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vo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7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47661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ar2710]</w:t>
      </w:r>
    </w:p>
    <w:p w14:paraId="6DE446D2" w14:textId="45ABEE38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dwar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J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nie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ak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nyd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sak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kon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B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ala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x1-Defici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thritis</w:t>
      </w:r>
      <w:r w:rsidR="0009791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heumat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0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07-181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78118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art.40559]</w:t>
      </w:r>
    </w:p>
    <w:p w14:paraId="697DE97C" w14:textId="208C72F4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45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rehous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 w:rsidRPr="00BE52C9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haw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ed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llei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reth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oo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skos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FN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falimuma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nifrolumab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p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ythematos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LE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e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pane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.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19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E52C9">
        <w:rPr>
          <w:rFonts w:ascii="Book Antiqua" w:eastAsia="Book Antiqua" w:hAnsi="Book Antiqua" w:cs="Book Antiqua"/>
          <w:i/>
          <w:iCs/>
          <w:color w:val="000000"/>
        </w:rPr>
        <w:t>Arthrit</w:t>
      </w:r>
      <w:proofErr w:type="spellEnd"/>
      <w:r w:rsidR="00097913" w:rsidRPr="00BE52C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BE52C9">
        <w:rPr>
          <w:rFonts w:ascii="Book Antiqua" w:eastAsia="Book Antiqua" w:hAnsi="Book Antiqua" w:cs="Book Antiqua"/>
          <w:i/>
          <w:iCs/>
          <w:color w:val="000000"/>
        </w:rPr>
        <w:t>Rheumatol</w:t>
      </w:r>
      <w:proofErr w:type="spellEnd"/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36/annrheumdis-2015-eular.4529]</w:t>
      </w:r>
    </w:p>
    <w:bookmarkEnd w:id="24"/>
    <w:p w14:paraId="1E733C59" w14:textId="77777777" w:rsidR="00A77B3E" w:rsidRDefault="00A77B3E" w:rsidP="003C1885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5DEF74D" w14:textId="77777777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15C21E11" w14:textId="32563280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flict-of-interest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statement:</w:t>
      </w:r>
      <w:r w:rsidR="00097913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53082487" w14:textId="77777777" w:rsidR="00A77B3E" w:rsidRDefault="00A77B3E" w:rsidP="003C1885">
      <w:pPr>
        <w:spacing w:line="360" w:lineRule="auto"/>
        <w:jc w:val="both"/>
      </w:pPr>
    </w:p>
    <w:p w14:paraId="7A6E2B47" w14:textId="7C9709C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0" w:name="OLE_LINK352"/>
      <w:bookmarkStart w:id="31" w:name="OLE_LINK353"/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erc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bookmarkEnd w:id="30"/>
    <w:bookmarkEnd w:id="31"/>
    <w:p w14:paraId="6F7F33A2" w14:textId="77777777" w:rsidR="00A77B3E" w:rsidRDefault="00A77B3E" w:rsidP="003C1885">
      <w:pPr>
        <w:spacing w:line="360" w:lineRule="auto"/>
        <w:jc w:val="both"/>
      </w:pPr>
    </w:p>
    <w:p w14:paraId="7DECBCF7" w14:textId="332C20D3" w:rsidR="00A77B3E" w:rsidRDefault="003C1885" w:rsidP="003C1885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urce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BE52C9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anuscript</w:t>
      </w:r>
    </w:p>
    <w:p w14:paraId="1B13A8D4" w14:textId="77777777" w:rsidR="00BE52C9" w:rsidRDefault="00BE52C9" w:rsidP="003C1885">
      <w:pPr>
        <w:spacing w:line="360" w:lineRule="auto"/>
        <w:jc w:val="both"/>
      </w:pPr>
    </w:p>
    <w:p w14:paraId="7E1A5E51" w14:textId="587EF56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rresponding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's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embership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ofessional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cieties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ety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log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ety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BE52C9">
        <w:rPr>
          <w:rFonts w:ascii="Book Antiqua" w:eastAsia="Book Antiqua" w:hAnsi="Book Antiqua" w:cs="Book Antiqua"/>
          <w:color w:val="000000"/>
        </w:rPr>
        <w:t xml:space="preserve">and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met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et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ndia)</w:t>
      </w:r>
      <w:r w:rsidR="00BE52C9">
        <w:rPr>
          <w:rFonts w:ascii="Book Antiqua" w:eastAsia="Book Antiqua" w:hAnsi="Book Antiqua" w:cs="Book Antiqua"/>
          <w:color w:val="000000"/>
        </w:rPr>
        <w:t>.</w:t>
      </w:r>
    </w:p>
    <w:p w14:paraId="54A13CBD" w14:textId="77777777" w:rsidR="00A77B3E" w:rsidRDefault="00A77B3E" w:rsidP="003C1885">
      <w:pPr>
        <w:spacing w:line="360" w:lineRule="auto"/>
        <w:jc w:val="both"/>
      </w:pPr>
    </w:p>
    <w:p w14:paraId="48A40D7B" w14:textId="2707AC8B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ua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8A5F3F6" w14:textId="79E007D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718CFAC2" w14:textId="46611E3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87CCEE0" w14:textId="77777777" w:rsidR="00A77B3E" w:rsidRDefault="00A77B3E" w:rsidP="003C1885">
      <w:pPr>
        <w:spacing w:line="360" w:lineRule="auto"/>
        <w:jc w:val="both"/>
      </w:pPr>
    </w:p>
    <w:p w14:paraId="77193E83" w14:textId="4469E3C2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logy</w:t>
      </w:r>
    </w:p>
    <w:p w14:paraId="1E80314F" w14:textId="499C8CD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a</w:t>
      </w:r>
    </w:p>
    <w:p w14:paraId="36F07825" w14:textId="4564D589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423DF21E" w14:textId="04A84691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D7E3819" w14:textId="22735A9A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4E3AF0B2" w14:textId="619CDEDF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4630BFCB" w14:textId="0A9582F5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73AB47F" w14:textId="56C94853" w:rsidR="00A77B3E" w:rsidRDefault="003C1885" w:rsidP="003C188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22B5F9B" w14:textId="77777777" w:rsidR="00A77B3E" w:rsidRDefault="00A77B3E" w:rsidP="003C1885">
      <w:pPr>
        <w:spacing w:line="360" w:lineRule="auto"/>
        <w:jc w:val="both"/>
      </w:pPr>
    </w:p>
    <w:p w14:paraId="54FF6D43" w14:textId="2007EC0B" w:rsidR="00A77B3E" w:rsidRDefault="003C1885" w:rsidP="003C1885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J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6A2A0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A2A0F">
        <w:rPr>
          <w:rFonts w:ascii="Book Antiqua" w:eastAsia="Book Antiqua" w:hAnsi="Book Antiqua" w:cs="Book Antiqua"/>
          <w:bCs/>
          <w:color w:val="000000"/>
        </w:rPr>
        <w:t xml:space="preserve">Filipodia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660F86C5" w14:textId="49445E2D" w:rsidR="00A77B3E" w:rsidRDefault="003C1885" w:rsidP="003C188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097913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7CB225D4" w14:textId="77777777" w:rsidR="005062C7" w:rsidRPr="005062C7" w:rsidRDefault="005062C7" w:rsidP="003C1885">
      <w:pPr>
        <w:spacing w:line="360" w:lineRule="auto"/>
        <w:jc w:val="both"/>
        <w:rPr>
          <w:lang w:eastAsia="zh-CN"/>
        </w:rPr>
      </w:pPr>
      <w:r>
        <w:rPr>
          <w:noProof/>
          <w:lang w:val="en-GB" w:eastAsia="en-GB"/>
        </w:rPr>
        <w:drawing>
          <wp:inline distT="0" distB="0" distL="0" distR="0" wp14:anchorId="49598D9A" wp14:editId="0B9A3553">
            <wp:extent cx="5486400" cy="358330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583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2364B" w14:textId="6AF71612" w:rsidR="00A77B3E" w:rsidRDefault="003C1885" w:rsidP="003C1885">
      <w:pPr>
        <w:spacing w:line="360" w:lineRule="auto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  <w:bookmarkStart w:id="32" w:name="OLE_LINK345"/>
      <w:bookmarkStart w:id="33" w:name="OLE_LINK346"/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ucleic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i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sor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ir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gnali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thway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volved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oimmune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seases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cluding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pe</w:t>
      </w:r>
      <w:r w:rsidR="00FA49F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abetes.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5062C7">
        <w:rPr>
          <w:rFonts w:ascii="Book Antiqua" w:eastAsia="Book Antiqua" w:hAnsi="Book Antiqua" w:cs="Book Antiqua"/>
          <w:color w:val="000000"/>
          <w:shd w:val="clear" w:color="auto" w:fill="FFFFFF"/>
        </w:rPr>
        <w:t>Toll-lik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62C7">
        <w:rPr>
          <w:rFonts w:ascii="Book Antiqua" w:eastAsia="Book Antiqua" w:hAnsi="Book Antiqua" w:cs="Book Antiqua"/>
          <w:color w:val="000000"/>
          <w:shd w:val="clear" w:color="auto" w:fill="FFFFFF"/>
        </w:rPr>
        <w:t>recep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5062C7">
        <w:rPr>
          <w:rFonts w:ascii="Book Antiqua" w:eastAsia="Book Antiqua" w:hAnsi="Book Antiqua" w:cs="Book Antiqua"/>
          <w:color w:val="000000"/>
          <w:shd w:val="clear" w:color="auto" w:fill="FFFFFF"/>
        </w:rPr>
        <w:t>(TLR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ome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0905D7">
        <w:rPr>
          <w:rFonts w:ascii="Book Antiqua" w:eastAsia="Book Antiqua" w:hAnsi="Book Antiqua" w:cs="Book Antiqua"/>
          <w:i/>
          <w:iCs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5D30A3">
        <w:rPr>
          <w:rFonts w:ascii="Book Antiqua" w:eastAsia="Book Antiqua" w:hAnsi="Book Antiqua" w:cs="Book Antiqua"/>
          <w:color w:val="000000"/>
        </w:rPr>
        <w:t>dou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5D30A3">
        <w:rPr>
          <w:rFonts w:ascii="Book Antiqua" w:eastAsia="Book Antiqua" w:hAnsi="Book Antiqua" w:cs="Book Antiqua"/>
          <w:color w:val="000000"/>
        </w:rPr>
        <w:t>strand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5D30A3"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21C82">
        <w:rPr>
          <w:rFonts w:ascii="Book Antiqua" w:eastAsia="Book Antiqua" w:hAnsi="Book Antiqua" w:cs="Book Antiqua"/>
          <w:color w:val="000000"/>
        </w:rPr>
        <w:t>TIR-domain-contain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F21C82">
        <w:rPr>
          <w:rFonts w:ascii="Book Antiqua" w:eastAsia="Book Antiqua" w:hAnsi="Book Antiqua" w:cs="Book Antiqua"/>
          <w:color w:val="000000"/>
        </w:rPr>
        <w:t>adapter-induc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360D0C">
        <w:rPr>
          <w:rFonts w:ascii="Book Antiqua" w:eastAsia="Book Antiqua" w:hAnsi="Book Antiqua" w:cs="Book Antiqua"/>
          <w:color w:val="000000"/>
          <w:shd w:val="clear" w:color="auto" w:fill="FFFFFF"/>
        </w:rPr>
        <w:t>interfer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60D0C">
        <w:rPr>
          <w:rFonts w:ascii="Book Antiqua" w:eastAsia="Book Antiqua" w:hAnsi="Book Antiqua" w:cs="Book Antiqua"/>
          <w:color w:val="000000"/>
          <w:shd w:val="clear" w:color="auto" w:fill="FFFFFF"/>
        </w:rPr>
        <w:t>(IFN)</w:t>
      </w:r>
      <w:r w:rsidR="00F21C82">
        <w:rPr>
          <w:rFonts w:ascii="Book Antiqua" w:eastAsia="Book Antiqua" w:hAnsi="Book Antiqua" w:cs="Book Antiqua"/>
          <w:color w:val="000000"/>
        </w:rPr>
        <w:t>-β</w:t>
      </w:r>
      <w:r w:rsidR="00097913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3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97BA9">
        <w:rPr>
          <w:rFonts w:ascii="Book Antiqua" w:eastAsia="Book Antiqua" w:hAnsi="Book Antiqua" w:cs="Book Antiqua"/>
          <w:color w:val="000000"/>
          <w:shd w:val="clear" w:color="auto" w:fill="FFFFFF"/>
        </w:rPr>
        <w:t>IFN-stimu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97BA9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97BA9">
        <w:rPr>
          <w:rFonts w:ascii="Book Antiqua" w:eastAsia="Book Antiqua" w:hAnsi="Book Antiqua" w:cs="Book Antiqua"/>
          <w:color w:val="000000"/>
          <w:shd w:val="clear" w:color="auto" w:fill="FFFFFF"/>
        </w:rPr>
        <w:t>(ISGs)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7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8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i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κ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on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DC3210" w:rsidRPr="00DC3210">
        <w:rPr>
          <w:rFonts w:ascii="Book Antiqua" w:eastAsia="Book Antiqua" w:hAnsi="Book Antiqua" w:cs="Book Antiqua"/>
          <w:color w:val="000000"/>
        </w:rPr>
        <w:t>interleuk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DC3210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IL</w:t>
      </w:r>
      <w:r w:rsidR="00DC3210"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</w:rPr>
        <w:t>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8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v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8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u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cas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DC3210">
        <w:rPr>
          <w:rFonts w:ascii="Book Antiqua" w:eastAsia="Book Antiqua" w:hAnsi="Book Antiqua" w:cs="Book Antiqua"/>
          <w:color w:val="000000"/>
        </w:rPr>
        <w:t>ga</w:t>
      </w:r>
      <w:r>
        <w:rPr>
          <w:rFonts w:ascii="Book Antiqua" w:eastAsia="Book Antiqua" w:hAnsi="Book Antiqua" w:cs="Book Antiqua"/>
          <w:color w:val="000000"/>
        </w:rPr>
        <w:t>sderm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SDMD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SDM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n</w:t>
      </w:r>
      <w:r w:rsidR="00097913">
        <w:rPr>
          <w:rFonts w:ascii="Book Antiqua" w:eastAsia="Book Antiqua" w:hAnsi="Book Antiqua" w:cs="Book Antiqua"/>
          <w:color w:val="000000"/>
          <w:szCs w:val="3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SDM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terminal)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SDM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t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flammato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;</w:t>
      </w:r>
      <w:r w:rsidR="0009791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so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iz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DNA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-ds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TP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lmin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s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16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DX4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som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tter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oryl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rce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955E49" w:rsidRPr="00751DD5">
        <w:rPr>
          <w:rFonts w:ascii="Book Antiqua" w:eastAsia="Book Antiqua" w:hAnsi="Book Antiqua" w:cs="Book Antiqua"/>
          <w:color w:val="000000"/>
          <w:highlight w:val="cyan"/>
        </w:rPr>
        <w:t xml:space="preserve">degraded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self-RNA</w:t>
      </w:r>
      <w:r w:rsidR="00EB7C3B">
        <w:rPr>
          <w:rFonts w:ascii="Book Antiqua" w:eastAsia="Book Antiqua" w:hAnsi="Book Antiqua" w:cs="Book Antiqua"/>
          <w:color w:val="000000"/>
          <w:highlight w:val="cyan"/>
        </w:rPr>
        <w:t>,</w:t>
      </w:r>
      <w:r w:rsidR="00955E49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="00955E49" w:rsidRPr="00EB7C3B">
        <w:rPr>
          <w:rFonts w:ascii="Book Antiqua" w:eastAsia="Book Antiqua" w:hAnsi="Book Antiqua" w:cs="Book Antiqua"/>
          <w:i/>
          <w:iCs/>
          <w:color w:val="000000"/>
          <w:highlight w:val="cyan"/>
        </w:rPr>
        <w:t>etc</w:t>
      </w:r>
      <w:r w:rsidR="00955E49" w:rsidRPr="00751DD5">
        <w:rPr>
          <w:rFonts w:ascii="Book Antiqua" w:eastAsia="Book Antiqua" w:hAnsi="Book Antiqua" w:cs="Book Antiqua"/>
          <w:color w:val="000000"/>
          <w:highlight w:val="cyan"/>
        </w:rPr>
        <w:t>.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are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recognized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by</w:t>
      </w:r>
      <w:r w:rsidR="00097913" w:rsidRPr="00751DD5">
        <w:rPr>
          <w:rFonts w:ascii="Book Antiqua" w:eastAsia="Book Antiqua" w:hAnsi="Book Antiqua" w:cs="Book Antiqua"/>
          <w:color w:val="000000"/>
          <w:highlight w:val="cyan"/>
        </w:rPr>
        <w:t xml:space="preserve"> </w:t>
      </w:r>
      <w:r w:rsidRPr="00751DD5">
        <w:rPr>
          <w:rFonts w:ascii="Book Antiqua" w:eastAsia="Book Antiqua" w:hAnsi="Book Antiqua" w:cs="Book Antiqua"/>
          <w:color w:val="000000"/>
          <w:highlight w:val="cyan"/>
        </w:rPr>
        <w:t>RLRs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</w:t>
      </w:r>
      <w:r w:rsidR="004D0A58">
        <w:rPr>
          <w:rFonts w:ascii="Book Antiqua" w:eastAsia="Book Antiqua" w:hAnsi="Book Antiqua" w:cs="Book Antiqua"/>
          <w:color w:val="000000"/>
        </w:rPr>
        <w:t>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antivir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(MAVS)</w:t>
      </w:r>
      <w:r>
        <w:rPr>
          <w:rFonts w:ascii="Book Antiqua" w:eastAsia="Book Antiqua" w:hAnsi="Book Antiqua" w:cs="Book Antiqua"/>
          <w:color w:val="000000"/>
        </w:rPr>
        <w:t>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V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G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3-IRF7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crin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h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</w:t>
      </w:r>
      <w:r w:rsidR="007C6AF4"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C6AF4">
        <w:rPr>
          <w:rFonts w:ascii="Book Antiqua" w:eastAsia="Book Antiqua" w:hAnsi="Book Antiqua" w:cs="Book Antiqua"/>
          <w:color w:val="000000"/>
        </w:rPr>
        <w:t>sensor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C6AF4"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C6AF4">
        <w:rPr>
          <w:rFonts w:ascii="Book Antiqua" w:eastAsia="Book Antiqua" w:hAnsi="Book Antiqua" w:cs="Book Antiqua"/>
          <w:color w:val="000000"/>
        </w:rPr>
        <w:t>oth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C6AF4">
        <w:rPr>
          <w:rFonts w:ascii="Book Antiqua" w:eastAsia="Book Antiqua" w:hAnsi="Book Antiqua" w:cs="Book Antiqua"/>
          <w:color w:val="000000"/>
        </w:rPr>
        <w:t>ISGs.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7C6AF4">
        <w:rPr>
          <w:rFonts w:ascii="Book Antiqua" w:eastAsia="Book Antiqua" w:hAnsi="Book Antiqua" w:cs="Book Antiqua"/>
          <w:color w:val="000000"/>
        </w:rPr>
        <w:t>AIM2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ent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anoma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C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optosis-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speck-like</w:t>
      </w:r>
      <w:r w:rsidR="00097913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097913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containin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R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Caspa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recruitm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t</w:t>
      </w:r>
      <w:r w:rsidR="00097913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 w:rsidR="004A3667" w:rsidRPr="004A3667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d</w:t>
      </w:r>
      <w:r w:rsidRPr="004A3667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omain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main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X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cl-2-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pr</w:t>
      </w:r>
      <w:r>
        <w:rPr>
          <w:rFonts w:ascii="Book Antiqua" w:eastAsia="Book Antiqua" w:hAnsi="Book Antiqua" w:cs="Book Antiqua"/>
          <w:color w:val="000000"/>
        </w:rPr>
        <w:t>ote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A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cl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MP-AMP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sy</w:t>
      </w:r>
      <w:r>
        <w:rPr>
          <w:rFonts w:ascii="Book Antiqua" w:eastAsia="Book Antiqua" w:hAnsi="Book Antiqua" w:cs="Book Antiqua"/>
          <w:color w:val="000000"/>
        </w:rPr>
        <w:t>nthas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DX41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AD-Box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ca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41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X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XH-</w:t>
      </w:r>
      <w:r w:rsidR="004A3667">
        <w:rPr>
          <w:rFonts w:ascii="Book Antiqua" w:eastAsia="Book Antiqua" w:hAnsi="Book Antiqua" w:cs="Book Antiqua"/>
          <w:color w:val="000000"/>
        </w:rPr>
        <w:t>box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heli</w:t>
      </w:r>
      <w:r>
        <w:rPr>
          <w:rFonts w:ascii="Book Antiqua" w:eastAsia="Book Antiqua" w:hAnsi="Book Antiqua" w:cs="Book Antiqua"/>
          <w:color w:val="000000"/>
        </w:rPr>
        <w:t>cas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BP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ylate-</w:t>
      </w:r>
      <w:r w:rsidR="004A3667"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pr</w:t>
      </w:r>
      <w:r>
        <w:rPr>
          <w:rFonts w:ascii="Book Antiqua" w:eastAsia="Book Antiqua" w:hAnsi="Book Antiqua" w:cs="Book Antiqua"/>
          <w:color w:val="000000"/>
        </w:rPr>
        <w:t>oteins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SDM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derm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647318">
        <w:rPr>
          <w:rFonts w:ascii="Book Antiqua" w:eastAsia="Book Antiqua" w:hAnsi="Book Antiqua" w:cs="Book Antiqua"/>
          <w:color w:val="000000"/>
        </w:rPr>
        <w:t>GSDMD</w:t>
      </w:r>
      <w:r w:rsidR="00647318">
        <w:rPr>
          <w:rFonts w:ascii="Book Antiqua" w:eastAsia="Book Antiqua" w:hAnsi="Book Antiqua" w:cs="Book Antiqua"/>
          <w:color w:val="000000"/>
          <w:szCs w:val="30"/>
          <w:vertAlign w:val="superscript"/>
        </w:rPr>
        <w:t>n</w:t>
      </w:r>
      <w:r>
        <w:rPr>
          <w:rFonts w:ascii="Book Antiqua" w:eastAsia="Book Antiqua" w:hAnsi="Book Antiqua" w:cs="Book Antiqua"/>
          <w:color w:val="000000"/>
        </w:rPr>
        <w:t>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derm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-Terminal)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N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matopoietic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-</w:t>
      </w:r>
      <w:r w:rsidR="004A3667">
        <w:rPr>
          <w:rFonts w:ascii="Book Antiqua" w:eastAsia="Book Antiqua" w:hAnsi="Book Antiqua" w:cs="Book Antiqua"/>
          <w:color w:val="000000"/>
        </w:rPr>
        <w:t>ind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nuclea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pr</w:t>
      </w:r>
      <w:r>
        <w:rPr>
          <w:rFonts w:ascii="Book Antiqua" w:eastAsia="Book Antiqua" w:hAnsi="Book Antiqua" w:cs="Book Antiqua"/>
          <w:color w:val="000000"/>
        </w:rPr>
        <w:t>ote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16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gamma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ind</w:t>
      </w:r>
      <w:r>
        <w:rPr>
          <w:rFonts w:ascii="Book Antiqua" w:eastAsia="Book Antiqua" w:hAnsi="Book Antiqua" w:cs="Book Antiqua"/>
          <w:color w:val="000000"/>
        </w:rPr>
        <w:t>ucibl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IT1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fer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induc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p</w:t>
      </w:r>
      <w:r w:rsidR="004A3667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rote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tetratricopeptid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repe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R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eceptor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GRB10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-</w:t>
      </w:r>
      <w:r w:rsidR="004A3667">
        <w:rPr>
          <w:rFonts w:ascii="Book Antiqua" w:eastAsia="Book Antiqua" w:hAnsi="Book Antiqua" w:cs="Book Antiqua"/>
          <w:color w:val="000000"/>
        </w:rPr>
        <w:t>rel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A77AD2">
        <w:rPr>
          <w:rFonts w:ascii="Book Antiqua" w:eastAsia="Book Antiqua" w:hAnsi="Book Antiqua" w:cs="Book Antiqua"/>
          <w:color w:val="000000"/>
        </w:rPr>
        <w:t>GTP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mem</w:t>
      </w:r>
      <w:r>
        <w:rPr>
          <w:rFonts w:ascii="Book Antiqua" w:eastAsia="Book Antiqua" w:hAnsi="Book Antiqua" w:cs="Book Antiqua"/>
          <w:color w:val="000000"/>
        </w:rPr>
        <w:t>be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10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KK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κb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hibi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uclea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app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Kinase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R1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K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-1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ecepto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associate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ki</w:t>
      </w:r>
      <w:r>
        <w:rPr>
          <w:rFonts w:ascii="Book Antiqua" w:eastAsia="Book Antiqua" w:hAnsi="Book Antiqua" w:cs="Book Antiqua"/>
          <w:color w:val="000000"/>
        </w:rPr>
        <w:t>nas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F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feron-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regulato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f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ors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G: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fer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stimul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g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s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K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us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ki</w:t>
      </w:r>
      <w:r>
        <w:rPr>
          <w:rFonts w:ascii="Book Antiqua" w:eastAsia="Book Antiqua" w:hAnsi="Book Antiqua" w:cs="Book Antiqua"/>
          <w:color w:val="000000"/>
        </w:rPr>
        <w:t>nase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VS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tochondrial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antiviral-signal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te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A5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lanoma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differentiation-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pr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tei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5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yeloi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differentiati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primar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r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ns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88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OD-</w:t>
      </w:r>
      <w:r w:rsidR="004A3667"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eceptor)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family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py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do</w:t>
      </w:r>
      <w:r>
        <w:rPr>
          <w:rFonts w:ascii="Book Antiqua" w:eastAsia="Book Antiqua" w:hAnsi="Book Antiqua" w:cs="Book Antiqua"/>
          <w:color w:val="000000"/>
        </w:rPr>
        <w:t>ma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otid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and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oligomerizatio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dom</w:t>
      </w:r>
      <w:r>
        <w:rPr>
          <w:rFonts w:ascii="Book Antiqua" w:eastAsia="Book Antiqua" w:hAnsi="Book Antiqua" w:cs="Book Antiqua"/>
          <w:color w:val="000000"/>
        </w:rPr>
        <w:t>a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KR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kinas</w:t>
      </w:r>
      <w:r>
        <w:rPr>
          <w:rFonts w:ascii="Book Antiqua" w:eastAsia="Book Antiqua" w:hAnsi="Book Antiqua" w:cs="Book Antiqua"/>
          <w:color w:val="000000"/>
        </w:rPr>
        <w:t>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D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IN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1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tinoi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c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cid-inducibl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g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e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l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transduce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ctiva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tr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scription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NG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imula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interferon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g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es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BK1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K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family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member-a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F-</w:t>
      </w:r>
      <w:r w:rsidR="00DC3210" w:rsidRPr="00DC3210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k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a-B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DC3210" w:rsidRPr="00DC3210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c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vator</w:t>
      </w:r>
      <w:r>
        <w:rPr>
          <w:rFonts w:ascii="Book Antiqua" w:eastAsia="Book Antiqua" w:hAnsi="Book Antiqua" w:cs="Book Antiqua"/>
          <w:color w:val="000000"/>
        </w:rPr>
        <w:t>)-</w:t>
      </w:r>
      <w:r w:rsidR="004A3667">
        <w:rPr>
          <w:rFonts w:ascii="Book Antiqua" w:eastAsia="Book Antiqua" w:hAnsi="Book Antiqua" w:cs="Book Antiqua"/>
          <w:color w:val="000000"/>
        </w:rPr>
        <w:t>binding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kin</w:t>
      </w:r>
      <w:r>
        <w:rPr>
          <w:rFonts w:ascii="Book Antiqua" w:eastAsia="Book Antiqua" w:hAnsi="Book Antiqua" w:cs="Book Antiqua"/>
          <w:color w:val="000000"/>
        </w:rPr>
        <w:t>as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,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</w:t>
      </w:r>
      <w:r w:rsidR="004A3667">
        <w:rPr>
          <w:rFonts w:ascii="Book Antiqua" w:eastAsia="Book Antiqua" w:hAnsi="Book Antiqua" w:cs="Book Antiqua"/>
          <w:color w:val="000000"/>
        </w:rPr>
        <w:t>like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</w:rPr>
        <w:t>re</w:t>
      </w:r>
      <w:r>
        <w:rPr>
          <w:rFonts w:ascii="Book Antiqua" w:eastAsia="Book Antiqua" w:hAnsi="Book Antiqua" w:cs="Book Antiqua"/>
          <w:color w:val="000000"/>
        </w:rPr>
        <w:t>ceptor;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F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NF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um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necrosis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f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tor)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receptor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f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tors;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F:</w:t>
      </w:r>
      <w:r w:rsidR="00097913">
        <w:rPr>
          <w:rFonts w:ascii="Book Antiqua" w:eastAsia="Book Antiqua" w:hAnsi="Book Antiqua" w:cs="Book Antiqua"/>
          <w:color w:val="000000"/>
        </w:rPr>
        <w:t xml:space="preserve"> </w:t>
      </w:r>
      <w:r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TIR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="00F21C82">
        <w:rPr>
          <w:rFonts w:ascii="Book Antiqua" w:hAnsi="Book Antiqua" w:cs="Book Antiqua" w:hint="eastAsia"/>
          <w:iCs/>
          <w:color w:val="000000"/>
          <w:shd w:val="clear" w:color="auto" w:fill="FFFFFF"/>
          <w:lang w:eastAsia="zh-CN"/>
        </w:rPr>
        <w:t>[</w:t>
      </w:r>
      <w:r w:rsidR="004A3667"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toll/in</w:t>
      </w:r>
      <w:r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terleukin-1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(IL-1)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="004A3667"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r</w:t>
      </w:r>
      <w:r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eceptor</w:t>
      </w:r>
      <w:r w:rsidR="00F21C82">
        <w:rPr>
          <w:rFonts w:ascii="Book Antiqua" w:hAnsi="Book Antiqua" w:cs="Book Antiqua" w:hint="eastAsia"/>
          <w:iCs/>
          <w:color w:val="000000"/>
          <w:shd w:val="clear" w:color="auto" w:fill="FFFFFF"/>
          <w:lang w:eastAsia="zh-CN"/>
        </w:rPr>
        <w:t>]</w:t>
      </w:r>
      <w:r w:rsidR="00097913">
        <w:rPr>
          <w:rFonts w:ascii="Book Antiqua" w:hAnsi="Book Antiqua" w:cs="Book Antiqua" w:hint="eastAsia"/>
          <w:iCs/>
          <w:color w:val="000000"/>
          <w:shd w:val="clear" w:color="auto" w:fill="FFFFFF"/>
          <w:lang w:eastAsia="zh-CN"/>
        </w:rPr>
        <w:t xml:space="preserve"> </w:t>
      </w:r>
      <w:r w:rsidR="004A3667"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domain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="004A3667"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containing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="004A3667" w:rsidRPr="00F21C82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adapter</w:t>
      </w:r>
      <w:r w:rsidR="00097913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inducing</w:t>
      </w:r>
      <w:r w:rsidR="0009791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A3667">
        <w:rPr>
          <w:rFonts w:ascii="Book Antiqua" w:eastAsia="Book Antiqua" w:hAnsi="Book Antiqua" w:cs="Book Antiqua"/>
          <w:color w:val="000000"/>
          <w:shd w:val="clear" w:color="auto" w:fill="FFFFFF"/>
        </w:rPr>
        <w:t>int</w:t>
      </w:r>
      <w:r w:rsidR="00F21C82">
        <w:rPr>
          <w:rFonts w:ascii="Book Antiqua" w:eastAsia="Book Antiqua" w:hAnsi="Book Antiqua" w:cs="Book Antiqua"/>
          <w:color w:val="000000"/>
          <w:shd w:val="clear" w:color="auto" w:fill="FFFFFF"/>
        </w:rPr>
        <w:t>erferon-</w:t>
      </w:r>
      <w:r w:rsidR="00545570">
        <w:rPr>
          <w:rFonts w:ascii="Book Antiqua" w:eastAsia="Book Antiqua" w:hAnsi="Book Antiqua" w:cs="Book Antiqua"/>
          <w:color w:val="000000"/>
          <w:shd w:val="clear" w:color="auto" w:fill="FFFFFF"/>
        </w:rPr>
        <w:t>β</w:t>
      </w:r>
      <w:r w:rsidRPr="00F21C82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bookmarkEnd w:id="32"/>
    <w:bookmarkEnd w:id="33"/>
    <w:p w14:paraId="46F3F1C9" w14:textId="63E04019" w:rsidR="003C1885" w:rsidRPr="00FA0341" w:rsidRDefault="004A3667" w:rsidP="003C1885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color w:val="000000" w:themeColor="text1"/>
          <w:shd w:val="clear" w:color="auto" w:fill="FFFFFF"/>
          <w:lang w:eastAsia="zh-CN"/>
        </w:rPr>
      </w:pPr>
      <w:r>
        <w:rPr>
          <w:lang w:eastAsia="zh-CN"/>
        </w:rPr>
        <w:br w:type="page"/>
      </w:r>
      <w:r w:rsidR="00097913">
        <w:rPr>
          <w:rFonts w:ascii="Book Antiqua" w:hAnsi="Book Antiqua"/>
          <w:b/>
          <w:bCs/>
          <w:color w:val="323130"/>
          <w:shd w:val="clear" w:color="auto" w:fill="FAF9F8"/>
        </w:rPr>
        <w:lastRenderedPageBreak/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Table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1</w:t>
      </w:r>
      <w:r w:rsidR="00097913">
        <w:rPr>
          <w:rFonts w:ascii="Book Antiqua" w:hAnsi="Book Antiqua" w:hint="eastAsia"/>
          <w:b/>
          <w:bCs/>
          <w:color w:val="000000" w:themeColor="text1"/>
          <w:shd w:val="clear" w:color="auto" w:fill="FFFFFF"/>
          <w:lang w:eastAsia="zh-CN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Nucleic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acid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sensors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involved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in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various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autoimmune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 w:rsidRPr="00FA0341">
        <w:rPr>
          <w:rFonts w:ascii="Book Antiqua" w:hAnsi="Book Antiqua"/>
          <w:b/>
          <w:bCs/>
          <w:color w:val="000000" w:themeColor="text1"/>
          <w:shd w:val="clear" w:color="auto" w:fill="FFFFFF"/>
        </w:rPr>
        <w:t>dis</w:t>
      </w:r>
      <w:r w:rsidR="003C1885">
        <w:rPr>
          <w:rFonts w:ascii="Book Antiqua" w:hAnsi="Book Antiqua"/>
          <w:b/>
          <w:bCs/>
          <w:color w:val="000000" w:themeColor="text1"/>
          <w:shd w:val="clear" w:color="auto" w:fill="FFFFFF"/>
        </w:rPr>
        <w:t>eases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>
        <w:rPr>
          <w:rFonts w:ascii="Book Antiqua" w:hAnsi="Book Antiqua"/>
          <w:b/>
          <w:bCs/>
          <w:color w:val="000000" w:themeColor="text1"/>
          <w:shd w:val="clear" w:color="auto" w:fill="FFFFFF"/>
        </w:rPr>
        <w:t>including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>
        <w:rPr>
          <w:rFonts w:ascii="Book Antiqua" w:hAnsi="Book Antiqua"/>
          <w:b/>
          <w:bCs/>
          <w:color w:val="000000" w:themeColor="text1"/>
          <w:shd w:val="clear" w:color="auto" w:fill="FFFFFF"/>
        </w:rPr>
        <w:t>type</w:t>
      </w:r>
      <w:r w:rsidR="00FA49FB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>
        <w:rPr>
          <w:rFonts w:ascii="Book Antiqua" w:hAnsi="Book Antiqua"/>
          <w:b/>
          <w:bCs/>
          <w:color w:val="000000" w:themeColor="text1"/>
          <w:shd w:val="clear" w:color="auto" w:fill="FFFFFF"/>
        </w:rPr>
        <w:t>1</w:t>
      </w:r>
      <w:r w:rsidR="00097913">
        <w:rPr>
          <w:rFonts w:ascii="Book Antiqua" w:hAnsi="Book Antiqua"/>
          <w:b/>
          <w:bCs/>
          <w:color w:val="000000" w:themeColor="text1"/>
          <w:shd w:val="clear" w:color="auto" w:fill="FFFFFF"/>
        </w:rPr>
        <w:t xml:space="preserve"> </w:t>
      </w:r>
      <w:r w:rsidR="003C1885">
        <w:rPr>
          <w:rFonts w:ascii="Book Antiqua" w:hAnsi="Book Antiqua"/>
          <w:b/>
          <w:bCs/>
          <w:color w:val="000000" w:themeColor="text1"/>
          <w:shd w:val="clear" w:color="auto" w:fill="FFFFFF"/>
        </w:rPr>
        <w:t>diabetes</w:t>
      </w:r>
    </w:p>
    <w:tbl>
      <w:tblPr>
        <w:tblStyle w:val="TableGrid"/>
        <w:tblW w:w="962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0"/>
        <w:gridCol w:w="1668"/>
        <w:gridCol w:w="2334"/>
        <w:gridCol w:w="3223"/>
        <w:gridCol w:w="1790"/>
      </w:tblGrid>
      <w:tr w:rsidR="003C1885" w:rsidRPr="00FA0341" w14:paraId="06D003AE" w14:textId="77777777" w:rsidTr="007F74B2">
        <w:tc>
          <w:tcPr>
            <w:tcW w:w="610" w:type="dxa"/>
            <w:tcBorders>
              <w:top w:val="single" w:sz="4" w:space="0" w:color="auto"/>
              <w:bottom w:val="single" w:sz="4" w:space="0" w:color="auto"/>
            </w:tcBorders>
          </w:tcPr>
          <w:p w14:paraId="178F9765" w14:textId="00EFBB7C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No.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7AAFBC54" w14:textId="443242A0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Nucleic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acid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sensor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</w:tcPr>
          <w:p w14:paraId="42D8DD06" w14:textId="3DC9BBE0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Downstream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signaling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molecule</w:t>
            </w:r>
          </w:p>
        </w:tc>
        <w:tc>
          <w:tcPr>
            <w:tcW w:w="3223" w:type="dxa"/>
            <w:tcBorders>
              <w:top w:val="single" w:sz="4" w:space="0" w:color="auto"/>
              <w:bottom w:val="single" w:sz="4" w:space="0" w:color="auto"/>
            </w:tcBorders>
          </w:tcPr>
          <w:p w14:paraId="14A4086C" w14:textId="57E1DCCB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b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Autoimmune</w:t>
            </w:r>
            <w:r w:rsidR="00097913">
              <w:rPr>
                <w:rFonts w:ascii="Book Antiqua" w:hAnsi="Book Antiqua" w:cs="Times New Roman"/>
                <w:b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disease</w:t>
            </w:r>
          </w:p>
        </w:tc>
        <w:tc>
          <w:tcPr>
            <w:tcW w:w="1790" w:type="dxa"/>
            <w:tcBorders>
              <w:top w:val="single" w:sz="4" w:space="0" w:color="auto"/>
              <w:bottom w:val="single" w:sz="4" w:space="0" w:color="auto"/>
            </w:tcBorders>
          </w:tcPr>
          <w:p w14:paraId="73E3D785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b/>
                <w:color w:val="000000" w:themeColor="text1"/>
                <w:lang w:eastAsia="zh-CN"/>
              </w:rPr>
            </w:pPr>
            <w:r w:rsidRPr="00FA0341">
              <w:rPr>
                <w:rFonts w:ascii="Book Antiqua" w:hAnsi="Book Antiqua" w:cs="Times New Roman"/>
                <w:b/>
                <w:color w:val="000000" w:themeColor="text1"/>
              </w:rPr>
              <w:t>Ref</w:t>
            </w:r>
            <w:r w:rsidRPr="00FA0341">
              <w:rPr>
                <w:rFonts w:ascii="Book Antiqua" w:hAnsi="Book Antiqua" w:cs="Times New Roman" w:hint="eastAsia"/>
                <w:b/>
                <w:color w:val="000000" w:themeColor="text1"/>
                <w:lang w:eastAsia="zh-CN"/>
              </w:rPr>
              <w:t>.</w:t>
            </w:r>
          </w:p>
        </w:tc>
      </w:tr>
      <w:tr w:rsidR="003C1885" w:rsidRPr="00FA0341" w14:paraId="140CC88F" w14:textId="77777777" w:rsidTr="007F74B2">
        <w:tc>
          <w:tcPr>
            <w:tcW w:w="610" w:type="dxa"/>
            <w:tcBorders>
              <w:top w:val="single" w:sz="4" w:space="0" w:color="auto"/>
            </w:tcBorders>
          </w:tcPr>
          <w:p w14:paraId="7529CF26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1</w:t>
            </w:r>
          </w:p>
        </w:tc>
        <w:tc>
          <w:tcPr>
            <w:tcW w:w="1668" w:type="dxa"/>
            <w:tcBorders>
              <w:top w:val="single" w:sz="4" w:space="0" w:color="auto"/>
            </w:tcBorders>
          </w:tcPr>
          <w:p w14:paraId="5FFCD3B2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LR9</w:t>
            </w:r>
          </w:p>
        </w:tc>
        <w:tc>
          <w:tcPr>
            <w:tcW w:w="2334" w:type="dxa"/>
            <w:tcBorders>
              <w:top w:val="single" w:sz="4" w:space="0" w:color="auto"/>
            </w:tcBorders>
          </w:tcPr>
          <w:p w14:paraId="01524D47" w14:textId="4DCEEBA4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Myd88/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IRF3/7</w:t>
            </w:r>
          </w:p>
        </w:tc>
        <w:tc>
          <w:tcPr>
            <w:tcW w:w="3223" w:type="dxa"/>
            <w:tcBorders>
              <w:top w:val="single" w:sz="4" w:space="0" w:color="auto"/>
            </w:tcBorders>
          </w:tcPr>
          <w:p w14:paraId="4D6B48B3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SLE</w:t>
            </w:r>
          </w:p>
        </w:tc>
        <w:tc>
          <w:tcPr>
            <w:tcW w:w="1790" w:type="dxa"/>
            <w:tcBorders>
              <w:top w:val="single" w:sz="4" w:space="0" w:color="auto"/>
            </w:tcBorders>
          </w:tcPr>
          <w:p w14:paraId="27D0E5C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DaHJpc3RlbnNlbjwvQXV0aG9yPjxZZWFyPjIwMDY8L1ll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DaHJpc3RlbnNlbjwvQXV0aG9yPjxZZWFyPjIwMDY8L1ll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73,74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3C8C79A7" w14:textId="77777777" w:rsidTr="007F74B2">
        <w:tc>
          <w:tcPr>
            <w:tcW w:w="610" w:type="dxa"/>
          </w:tcPr>
          <w:p w14:paraId="4976DCA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2</w:t>
            </w:r>
          </w:p>
        </w:tc>
        <w:tc>
          <w:tcPr>
            <w:tcW w:w="1668" w:type="dxa"/>
          </w:tcPr>
          <w:p w14:paraId="6FFCEB08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LR7</w:t>
            </w:r>
          </w:p>
        </w:tc>
        <w:tc>
          <w:tcPr>
            <w:tcW w:w="2334" w:type="dxa"/>
          </w:tcPr>
          <w:p w14:paraId="54D17A5B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Myd88</w:t>
            </w:r>
          </w:p>
        </w:tc>
        <w:tc>
          <w:tcPr>
            <w:tcW w:w="3223" w:type="dxa"/>
          </w:tcPr>
          <w:p w14:paraId="034FD6F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1D</w:t>
            </w:r>
          </w:p>
        </w:tc>
        <w:tc>
          <w:tcPr>
            <w:tcW w:w="1790" w:type="dxa"/>
          </w:tcPr>
          <w:p w14:paraId="28F79143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Pane&lt;/Author&gt;&lt;Year&gt;2014&lt;/Year&gt;&lt;RecNum&gt;72&lt;/RecNum&gt;&lt;DisplayText&gt;&lt;style face="superscript"&gt;[27]&lt;/style&gt;&lt;/DisplayText&gt;&lt;record&gt;&lt;rec-number&gt;72&lt;/rec-number&gt;&lt;foreign-keys&gt;&lt;key app="EN" db-id="9fxf99zvkzrzfhea09u5vfpbp0595aw9vd5x" timestamp="1611483610"&gt;72&lt;/key&gt;&lt;/foreign-keys&gt;&lt;ref-type name="Journal Article"&gt;17&lt;/ref-type&gt;&lt;contributors&gt;&lt;authors&gt;&lt;author&gt;Pane, Jessica A&lt;/author&gt;&lt;author&gt;Webster, Nicole L&lt;/author&gt;&lt;author&gt;Coulson, Barbara S&lt;/author&gt;&lt;/authors&gt;&lt;/contributors&gt;&lt;auth-address&gt;Department of Microbiology and Immunology, The University of Melbourne, Parkville, Victoria, Australia.&lt;/auth-address&gt;&lt;titles&gt;&lt;title&gt;Rotavirus activates lymphocytes from non-obese diabetic mice by triggering toll-like receptor 7 signaling and interferon production in plasmacytoid dendritic cells&lt;/title&gt;&lt;secondary-title&gt;PLoS Pathog&lt;/secondary-title&gt;&lt;/titles&gt;&lt;periodical&gt;&lt;full-title&gt;PLoS Pathog&lt;/full-title&gt;&lt;/periodical&gt;&lt;pages&gt;e1003998&lt;/pages&gt;&lt;volume&gt;10&lt;/volume&gt;&lt;number&gt;3&lt;/number&gt;&lt;edition&gt;2014/03/29&lt;/edition&gt;&lt;keywords&gt;&lt;keyword&gt;Animals&lt;/keyword&gt;&lt;keyword&gt;Dendritic Cells/*immunology&lt;/keyword&gt;&lt;keyword&gt;Diabetes Mellitus, Type 1/immunology/*virology&lt;/keyword&gt;&lt;keyword&gt;Flow Cytometry&lt;/keyword&gt;&lt;keyword&gt;Interferons/biosynthesis/immunology&lt;/keyword&gt;&lt;keyword&gt;Lymphocyte Activation/*immunology&lt;/keyword&gt;&lt;keyword&gt;Membrane Glycoproteins/*immunology&lt;/keyword&gt;&lt;keyword&gt;Mice&lt;/keyword&gt;&lt;keyword&gt;Mice, Inbred C57BL&lt;/keyword&gt;&lt;keyword&gt;Mice, Inbred NOD&lt;/keyword&gt;&lt;keyword&gt;Rotavirus/immunology&lt;/keyword&gt;&lt;keyword&gt;Rotavirus Infections/*immunology&lt;/keyword&gt;&lt;keyword&gt;*Signal Transduction/immunology&lt;/keyword&gt;&lt;keyword&gt;Toll-Like Receptor 7/*immunology&lt;/keyword&gt;&lt;/keywords&gt;&lt;dates&gt;&lt;year&gt;2014&lt;/year&gt;&lt;pub-dates&gt;&lt;date&gt;Mar&lt;/date&gt;&lt;/pub-dates&gt;&lt;/dates&gt;&lt;isbn&gt;1553-7374&lt;/isbn&gt;&lt;accession-num&gt;24676425&lt;/accession-num&gt;&lt;urls&gt;&lt;related-urls&gt;&lt;url&gt;https://www.ncbi.nlm.nih.gov/pubmed/24676425&lt;/url&gt;&lt;/related-urls&gt;&lt;/urls&gt;&lt;custom2&gt;PMC3968122&lt;/custom2&gt;&lt;electronic-resource-num&gt;10.1371/journal.ppat.1003998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27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422FC1FF" w14:textId="77777777" w:rsidTr="007F74B2">
        <w:tc>
          <w:tcPr>
            <w:tcW w:w="610" w:type="dxa"/>
          </w:tcPr>
          <w:p w14:paraId="7423E2F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3</w:t>
            </w:r>
          </w:p>
        </w:tc>
        <w:tc>
          <w:tcPr>
            <w:tcW w:w="1668" w:type="dxa"/>
          </w:tcPr>
          <w:p w14:paraId="1FC8169F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LR3</w:t>
            </w:r>
          </w:p>
        </w:tc>
        <w:tc>
          <w:tcPr>
            <w:tcW w:w="2334" w:type="dxa"/>
          </w:tcPr>
          <w:p w14:paraId="5A189E69" w14:textId="36DBAAE8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RIF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</w:tc>
        <w:tc>
          <w:tcPr>
            <w:tcW w:w="3223" w:type="dxa"/>
          </w:tcPr>
          <w:p w14:paraId="7D821B60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1D</w:t>
            </w:r>
          </w:p>
        </w:tc>
        <w:tc>
          <w:tcPr>
            <w:tcW w:w="1790" w:type="dxa"/>
          </w:tcPr>
          <w:p w14:paraId="03612E09" w14:textId="1DE403F1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McCall&lt;/Author&gt;&lt;Year&gt;2015&lt;/Year&gt;&lt;RecNum&gt;73&lt;/RecNum&gt;&lt;DisplayText&gt;&lt;style face="superscript"&gt;[75]&lt;/style&gt;&lt;/DisplayText&gt;&lt;record&gt;&lt;rec-number&gt;73&lt;/rec-number&gt;&lt;foreign-keys&gt;&lt;key app="EN" db-id="9fxf99zvkzrzfhea09u5vfpbp0595aw9vd5x" timestamp="1611483610"&gt;73&lt;/key&gt;&lt;/foreign-keys&gt;&lt;ref-type name="Journal Article"&gt;17&lt;/ref-type&gt;&lt;contributors&gt;&lt;authors&gt;&lt;author&gt;McCall, Kelly D&lt;/author&gt;&lt;author&gt;Thuma, Jean R&lt;/author&gt;&lt;author&gt;Courreges, Maria C&lt;/author&gt;&lt;author&gt;Benencia, Fabian&lt;/author&gt;&lt;author&gt;James, Calvin BL&lt;/author&gt;&lt;author&gt;Malgor, Ramiro&lt;/author&gt;&lt;author&gt;Kantake, Noriko&lt;/author&gt;&lt;author&gt;Mudd, William&lt;/author&gt;&lt;author&gt;Denlinger, Nathan&lt;/author&gt;&lt;author&gt;Nolan, Bret&lt;/author&gt;&lt;/authors&gt;&lt;/contributors&gt;&lt;titles&gt;&lt;title&gt;Toll-like receptor 3 is critical for coxsackievirus B4-induced type 1 diabetes in female NOD mice&lt;/title&gt;&lt;secondary-title&gt;Endocrinology&lt;/secondary-title&gt;&lt;/titles&gt;&lt;periodical&gt;&lt;full-title&gt;Endocrinology&lt;/full-title&gt;&lt;/periodical&gt;&lt;pages&gt;453-461&lt;/pages&gt;&lt;volume&gt;156&lt;/volume&gt;&lt;number&gt;2&lt;/number&gt;&lt;dates&gt;&lt;year&gt;2015&lt;/year&gt;&lt;/dates&gt;&lt;isbn&gt;0013-7227&lt;/isbn&gt;&lt;accession-num&gt;25422874&lt;/accession-num&gt;&lt;urls&gt;&lt;/urls&gt;&lt;electronic-resource-num&gt;10.1210/en.2013-2006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r w:rsidRPr="00FA0341">
              <w:rPr>
                <w:rFonts w:ascii="Book Antiqua" w:hAnsi="Book Antiqua" w:cs="Times New Roman" w:hint="eastAsia"/>
                <w:noProof/>
                <w:color w:val="000000" w:themeColor="text1"/>
                <w:lang w:eastAsia="zh-CN"/>
              </w:rPr>
              <w:t>25,</w:t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75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</w:tc>
      </w:tr>
      <w:tr w:rsidR="003C1885" w:rsidRPr="00FA0341" w14:paraId="3C2B6C92" w14:textId="77777777" w:rsidTr="007F74B2">
        <w:tc>
          <w:tcPr>
            <w:tcW w:w="610" w:type="dxa"/>
          </w:tcPr>
          <w:p w14:paraId="3D322C5A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4</w:t>
            </w:r>
          </w:p>
        </w:tc>
        <w:tc>
          <w:tcPr>
            <w:tcW w:w="1668" w:type="dxa"/>
          </w:tcPr>
          <w:p w14:paraId="48DC54EF" w14:textId="482F4DA5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RLR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</w:tc>
        <w:tc>
          <w:tcPr>
            <w:tcW w:w="2334" w:type="dxa"/>
          </w:tcPr>
          <w:p w14:paraId="47B31F4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IRF3</w:t>
            </w:r>
          </w:p>
        </w:tc>
        <w:tc>
          <w:tcPr>
            <w:tcW w:w="3223" w:type="dxa"/>
          </w:tcPr>
          <w:p w14:paraId="3DC4BBF1" w14:textId="1532C244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Singleton-Merton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Syndrome,</w:t>
            </w:r>
          </w:p>
          <w:p w14:paraId="3F6AE6C4" w14:textId="3782B65F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AGS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T1D</w:t>
            </w:r>
          </w:p>
        </w:tc>
        <w:tc>
          <w:tcPr>
            <w:tcW w:w="1790" w:type="dxa"/>
          </w:tcPr>
          <w:p w14:paraId="0323BB5B" w14:textId="571D8A6C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Jang&lt;/Author&gt;&lt;Year&gt;2015&lt;/Year&gt;&lt;RecNum&gt;75&lt;/RecNum&gt;&lt;DisplayText&gt;&lt;style face="superscript"&gt;[76]&lt;/style&gt;&lt;/DisplayText&gt;&lt;record&gt;&lt;rec-number&gt;75&lt;/rec-number&gt;&lt;foreign-keys&gt;&lt;key app="EN" db-id="9fxf99zvkzrzfhea09u5vfpbp0595aw9vd5x" timestamp="1611483610"&gt;75&lt;/key&gt;&lt;/foreign-keys&gt;&lt;ref-type name="Journal Article"&gt;17&lt;/ref-type&gt;&lt;contributors&gt;&lt;authors&gt;&lt;author&gt;Jang, Mi-Ae&lt;/author&gt;&lt;author&gt;Kim, Eun Kyoung&lt;/author&gt;&lt;author&gt;Nguyen, Nhung TH&lt;/author&gt;&lt;author&gt;Kim, Woo-Jong&lt;/author&gt;&lt;author&gt;Yoo, Joo-Yeon&lt;/author&gt;&lt;author&gt;Lee, Jinhyuk&lt;/author&gt;&lt;author&gt;Jeong, Yun-Mi&lt;/author&gt;&lt;author&gt;Kim, Cheol-Hee&lt;/author&gt;&lt;author&gt;Kim, Ok-Hwa&lt;/author&gt;&lt;author&gt;Sohn, Seongsoo&lt;/author&gt;&lt;/authors&gt;&lt;/contributors&gt;&lt;titles&gt;&lt;title&gt;Mutations in DDX58, which encodes RIG-I, cause atypical Singleton-Merten syndrome&lt;/title&gt;&lt;secondary-title&gt;The American Journal of Human Genetics&lt;/secondary-title&gt;&lt;/titles&gt;&lt;periodical&gt;&lt;full-title&gt;The American Journal of Human Genetics&lt;/full-title&gt;&lt;/periodical&gt;&lt;pages&gt;266-274&lt;/pages&gt;&lt;volume&gt;96&lt;/volume&gt;&lt;number&gt;2&lt;/number&gt;&lt;dates&gt;&lt;year&gt;2015&lt;/year&gt;&lt;/dates&gt;&lt;isbn&gt;0002-9297&lt;/isbn&gt;&lt;accession-num&gt;25620203&lt;/accession-num&gt;&lt;urls&gt;&lt;/urls&gt;&lt;electronic-resource-num&gt;10.1016/j.ajhg.2014.11.019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76</w:t>
            </w:r>
            <w:r w:rsidRPr="00FA0341">
              <w:rPr>
                <w:rFonts w:ascii="Book Antiqua" w:hAnsi="Book Antiqua" w:cs="Times New Roman" w:hint="eastAsia"/>
                <w:noProof/>
                <w:color w:val="000000" w:themeColor="text1"/>
                <w:lang w:eastAsia="zh-CN"/>
              </w:rPr>
              <w:t>,77</w:t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  <w:p w14:paraId="0CD756D9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  <w:lang w:eastAsia="zh-CN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Lincez&lt;/Author&gt;&lt;Year&gt;2015&lt;/Year&gt;&lt;RecNum&gt;77&lt;/RecNum&gt;&lt;DisplayText&gt;&lt;style face="superscript"&gt;[78]&lt;/style&gt;&lt;/DisplayText&gt;&lt;record&gt;&lt;rec-number&gt;77&lt;/rec-number&gt;&lt;foreign-keys&gt;&lt;key app="EN" db-id="9fxf99zvkzrzfhea09u5vfpbp0595aw9vd5x" timestamp="1611483611"&gt;77&lt;/key&gt;&lt;/foreign-keys&gt;&lt;ref-type name="Thesis"&gt;32&lt;/ref-type&gt;&lt;contributors&gt;&lt;authors&gt;&lt;author&gt;Lincez, Pamela Joan&lt;/author&gt;&lt;/authors&gt;&lt;/contributors&gt;&lt;titles&gt;&lt;title&gt;MDA5 and a type 1 interferon signature in the development of type 1 diabetes&lt;/title&gt;&lt;/titles&gt;&lt;dates&gt;&lt;year&gt;2015&lt;/year&gt;&lt;/dates&gt;&lt;publisher&gt;University of British Columbia&lt;/publisher&gt;&lt;urls&gt;&lt;/urls&gt;&lt;electronic-resource-num&gt;10.14288/1.0166223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</w:t>
            </w:r>
            <w:r w:rsidRPr="00FA0341">
              <w:rPr>
                <w:rFonts w:ascii="Book Antiqua" w:hAnsi="Book Antiqua" w:cs="Times New Roman" w:hint="eastAsia"/>
                <w:noProof/>
                <w:color w:val="000000" w:themeColor="text1"/>
                <w:lang w:eastAsia="zh-CN"/>
              </w:rPr>
              <w:t>34,</w:t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78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3C12BEEC" w14:textId="77777777" w:rsidTr="007F74B2">
        <w:tc>
          <w:tcPr>
            <w:tcW w:w="610" w:type="dxa"/>
          </w:tcPr>
          <w:p w14:paraId="68F0EE2D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5</w:t>
            </w:r>
          </w:p>
        </w:tc>
        <w:tc>
          <w:tcPr>
            <w:tcW w:w="1668" w:type="dxa"/>
          </w:tcPr>
          <w:p w14:paraId="7DEE1A66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cGAS-STING</w:t>
            </w:r>
          </w:p>
        </w:tc>
        <w:tc>
          <w:tcPr>
            <w:tcW w:w="2334" w:type="dxa"/>
          </w:tcPr>
          <w:p w14:paraId="3277A408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cGMP</w:t>
            </w:r>
          </w:p>
        </w:tc>
        <w:tc>
          <w:tcPr>
            <w:tcW w:w="3223" w:type="dxa"/>
          </w:tcPr>
          <w:p w14:paraId="32DC8CD1" w14:textId="785CE7CC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SLE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GS</w:t>
            </w:r>
          </w:p>
        </w:tc>
        <w:tc>
          <w:tcPr>
            <w:tcW w:w="1790" w:type="dxa"/>
          </w:tcPr>
          <w:p w14:paraId="5212F375" w14:textId="63B604FB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An&lt;/Author&gt;&lt;Year&gt;2017&lt;/Year&gt;&lt;RecNum&gt;78&lt;/RecNum&gt;&lt;DisplayText&gt;&lt;style face="superscript"&gt;[79]&lt;/style&gt;&lt;/DisplayText&gt;&lt;record&gt;&lt;rec-number&gt;78&lt;/rec-number&gt;&lt;foreign-keys&gt;&lt;key app="EN" db-id="9fxf99zvkzrzfhea09u5vfpbp0595aw9vd5x" timestamp="1611483611"&gt;78&lt;/key&gt;&lt;/foreign-keys&gt;&lt;ref-type name="Journal Article"&gt;17&lt;/ref-type&gt;&lt;contributors&gt;&lt;authors&gt;&lt;author&gt;An, Jie&lt;/author&gt;&lt;author&gt;Durcan, Laura&lt;/author&gt;&lt;author&gt;Karr, Reynold M&lt;/author&gt;&lt;author&gt;Briggs, Tracy A&lt;/author&gt;&lt;author&gt;Rice, Gillian I&lt;/author&gt;&lt;author&gt;Teal, Thomas H&lt;/author&gt;&lt;author&gt;Woodward, Joshua J&lt;/author&gt;&lt;author&gt;Elkon, Keith B&lt;/author&gt;&lt;/authors&gt;&lt;/contributors&gt;&lt;auth-address&gt;University of Washington, Seattle.&amp;#xD;University of Manchester, Manchester, UK.&amp;#xD;St. Mary&amp;apos;s Hospital, Central Manchester University Hospitals NHS Foundation Trust and Manchester Academic Health Science Centre, Manchester, UK.&lt;/auth-address&gt;&lt;titles&gt;&lt;title&gt;Expression of cyclic GMP</w:instrText>
            </w:r>
            <w:r w:rsidRPr="00FA0341">
              <w:rPr>
                <w:rFonts w:ascii="SimSun" w:eastAsia="SimSun" w:hAnsi="SimSun" w:cs="SimSun" w:hint="eastAsia"/>
                <w:color w:val="000000" w:themeColor="text1"/>
              </w:rPr>
              <w:instrText>‐</w:instrTex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>AMP synthase in patients with systemic lupus erythematosus&lt;/title&gt;&lt;secondary-title&gt;Arthritis &amp;amp; rheumatology&lt;/secondary-title&gt;&lt;/titles&gt;&lt;periodical&gt;&lt;full-title&gt;Arthritis &amp;amp; rheumatology&lt;/full-title&gt;&lt;/periodical&gt;&lt;pages&gt;800-807&lt;/pages&gt;&lt;volume&gt;69&lt;/volume&gt;&lt;number&gt;4&lt;/number&gt;&lt;edition&gt;2016/11/20&lt;/edition&gt;&lt;keywords&gt;&lt;keyword&gt;Adult&lt;/keyword&gt;&lt;keyword&gt;Female&lt;/keyword&gt;&lt;keyword&gt;Humans&lt;/keyword&gt;&lt;keyword&gt;Lupus Erythematosus, Systemic/blood/*enzymology&lt;/keyword&gt;&lt;keyword&gt;Male&lt;/keyword&gt;&lt;keyword&gt;Nucleotides, Cyclic/blood&lt;/keyword&gt;&lt;keyword&gt;Nucleotidyltransferases/*biosynthesis&lt;/keyword&gt;&lt;keyword&gt;Signal Transduction&lt;/keyword&gt;&lt;/keywords&gt;&lt;dates&gt;&lt;year&gt;2017&lt;/year&gt;&lt;pub-dates&gt;&lt;date&gt;Apr&lt;/date&gt;&lt;/pub-dates&gt;&lt;/dates&gt;&lt;isbn&gt;2326-5191&lt;/isbn&gt;&lt;accession-num&gt;27863149&lt;/accession-num&gt;&lt;urls&gt;&lt;related-urls&gt;&lt;url&gt;https://www.ncbi.nlm.nih.gov/pubmed/27863149&lt;/url&gt;&lt;/related-urls&gt;&lt;/urls&gt;&lt;custom2&gt;27863149&lt;/custom2&gt;&lt;electronic-resource-num&gt;10.1002/art.40002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79</w:t>
            </w:r>
            <w:r w:rsidRPr="00FA0341">
              <w:rPr>
                <w:rFonts w:ascii="Book Antiqua" w:hAnsi="Book Antiqua" w:cs="Times New Roman" w:hint="eastAsia"/>
                <w:noProof/>
                <w:color w:val="000000" w:themeColor="text1"/>
                <w:lang w:eastAsia="zh-CN"/>
              </w:rPr>
              <w:t>,80</w:t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</w:tc>
      </w:tr>
      <w:tr w:rsidR="003C1885" w:rsidRPr="00FA0341" w14:paraId="454D4CB6" w14:textId="77777777" w:rsidTr="007F74B2">
        <w:tc>
          <w:tcPr>
            <w:tcW w:w="610" w:type="dxa"/>
          </w:tcPr>
          <w:p w14:paraId="36334165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6</w:t>
            </w:r>
          </w:p>
        </w:tc>
        <w:tc>
          <w:tcPr>
            <w:tcW w:w="1668" w:type="dxa"/>
          </w:tcPr>
          <w:p w14:paraId="67609B7A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NLR</w:t>
            </w:r>
          </w:p>
        </w:tc>
        <w:tc>
          <w:tcPr>
            <w:tcW w:w="2334" w:type="dxa"/>
            <w:vMerge w:val="restart"/>
          </w:tcPr>
          <w:p w14:paraId="003984B8" w14:textId="23489B91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Inflammasome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ctivation</w:t>
            </w:r>
          </w:p>
        </w:tc>
        <w:tc>
          <w:tcPr>
            <w:tcW w:w="3223" w:type="dxa"/>
          </w:tcPr>
          <w:p w14:paraId="39A541D0" w14:textId="66E016D1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T1D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SLE</w:t>
            </w:r>
          </w:p>
        </w:tc>
        <w:tc>
          <w:tcPr>
            <w:tcW w:w="1790" w:type="dxa"/>
          </w:tcPr>
          <w:p w14:paraId="13DAA088" w14:textId="2B92D5AD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dW48L0F1dGhvcj48WWVhcj4yMDE5PC9ZZWFyPjxSZWNO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TdW48L0F1dGhvcj48WWVhcj4yMDE5PC9ZZWFyPjxSZWNO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58</w:t>
            </w:r>
            <w:r w:rsidRPr="00FA0341">
              <w:rPr>
                <w:rFonts w:ascii="Book Antiqua" w:hAnsi="Book Antiqua" w:cs="Times New Roman" w:hint="eastAsia"/>
                <w:noProof/>
                <w:color w:val="000000" w:themeColor="text1"/>
                <w:lang w:eastAsia="zh-CN"/>
              </w:rPr>
              <w:t>,81</w:t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ZYW5nPC9BdXRob3I+PFllYXI+MjAxNTwvWWVhcj48UmVj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ZYW5nPC9BdXRob3I+PFllYXI+MjAxNTwvWWVhcj48UmVj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2085836F" w14:textId="77777777" w:rsidTr="007F74B2">
        <w:tc>
          <w:tcPr>
            <w:tcW w:w="610" w:type="dxa"/>
          </w:tcPr>
          <w:p w14:paraId="4184AAA6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7</w:t>
            </w:r>
          </w:p>
        </w:tc>
        <w:tc>
          <w:tcPr>
            <w:tcW w:w="1668" w:type="dxa"/>
          </w:tcPr>
          <w:p w14:paraId="1993758D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AIM</w:t>
            </w:r>
          </w:p>
        </w:tc>
        <w:tc>
          <w:tcPr>
            <w:tcW w:w="2334" w:type="dxa"/>
            <w:vMerge/>
          </w:tcPr>
          <w:p w14:paraId="4911747E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</w:p>
        </w:tc>
        <w:tc>
          <w:tcPr>
            <w:tcW w:w="3223" w:type="dxa"/>
          </w:tcPr>
          <w:p w14:paraId="3DAEF08C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SLE</w:t>
            </w:r>
          </w:p>
        </w:tc>
        <w:tc>
          <w:tcPr>
            <w:tcW w:w="1790" w:type="dxa"/>
          </w:tcPr>
          <w:p w14:paraId="7B4EFE7A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ZYW5nPC9BdXRob3I+PFllYXI+MjAxNTwvWWVhcj48UmVj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ZYW5nPC9BdXRob3I+PFllYXI+MjAxNTwvWWVhcj48UmVj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81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13812B8C" w14:textId="77777777" w:rsidTr="007F74B2">
        <w:tc>
          <w:tcPr>
            <w:tcW w:w="610" w:type="dxa"/>
          </w:tcPr>
          <w:p w14:paraId="3D100F91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8</w:t>
            </w:r>
          </w:p>
        </w:tc>
        <w:tc>
          <w:tcPr>
            <w:tcW w:w="1668" w:type="dxa"/>
          </w:tcPr>
          <w:p w14:paraId="2C320A24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IFI16</w:t>
            </w:r>
          </w:p>
        </w:tc>
        <w:tc>
          <w:tcPr>
            <w:tcW w:w="2334" w:type="dxa"/>
          </w:tcPr>
          <w:p w14:paraId="16BBC01A" w14:textId="3DCD2EEB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Inflammasome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</w:p>
          <w:p w14:paraId="3BC561B0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Activation</w:t>
            </w:r>
          </w:p>
        </w:tc>
        <w:tc>
          <w:tcPr>
            <w:tcW w:w="3223" w:type="dxa"/>
          </w:tcPr>
          <w:p w14:paraId="1E417847" w14:textId="69CE487C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Primary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Sjogren’s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Syndrome</w:t>
            </w:r>
          </w:p>
          <w:p w14:paraId="50AFFF61" w14:textId="393CAF69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Rheumatoid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Arthritis</w:t>
            </w:r>
          </w:p>
        </w:tc>
        <w:tc>
          <w:tcPr>
            <w:tcW w:w="1790" w:type="dxa"/>
          </w:tcPr>
          <w:p w14:paraId="0AE4FFF0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/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&lt;EndNote&gt;&lt;Cite&gt;&lt;Author&gt;Baer&lt;/Author&gt;&lt;Year&gt;2016&lt;/Year&gt;&lt;RecNum&gt;81&lt;/RecNum&gt;&lt;DisplayText&gt;&lt;style face="superscript"&gt;[82]&lt;/style&gt;&lt;/DisplayText&gt;&lt;record&gt;&lt;rec-number&gt;81&lt;/rec-number&gt;&lt;foreign-keys&gt;&lt;key app="EN" db-id="9fxf99zvkzrzfhea09u5vfpbp0595aw9vd5x" timestamp="1611483611"&gt;81&lt;/key&gt;&lt;/foreign-keys&gt;&lt;ref-type name="Journal Article"&gt;17&lt;/ref-type&gt;&lt;contributors&gt;&lt;authors&gt;&lt;author&gt;Baer, Alan N&lt;/author&gt;&lt;author&gt;Petri, Michelle&lt;/author&gt;&lt;author&gt;Sohn, Jungsan&lt;/author&gt;&lt;author&gt;Rosen, Antony&lt;/author&gt;&lt;author&gt;Casciola</w:instrText>
            </w:r>
            <w:r w:rsidRPr="00FA0341">
              <w:rPr>
                <w:rFonts w:ascii="SimSun" w:eastAsia="SimSun" w:hAnsi="SimSun" w:cs="SimSun" w:hint="eastAsia"/>
                <w:color w:val="000000" w:themeColor="text1"/>
              </w:rPr>
              <w:instrText>‐</w:instrTex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>Rosen, Livia&lt;/author&gt;&lt;/authors&gt;&lt;/contributors&gt;&lt;auth-address&gt;Johns Hopkins University School of Medicine, Baltimore, Maryland.&lt;/auth-address&gt;&lt;titles&gt;&lt;title&gt;Association of antibodies to interferon</w:instrText>
            </w:r>
            <w:r w:rsidRPr="00FA0341">
              <w:rPr>
                <w:rFonts w:ascii="SimSun" w:eastAsia="SimSun" w:hAnsi="SimSun" w:cs="SimSun" w:hint="eastAsia"/>
                <w:color w:val="000000" w:themeColor="text1"/>
              </w:rPr>
              <w:instrText>‐</w:instrTex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>inducible protein</w:instrText>
            </w:r>
            <w:r w:rsidRPr="00FA0341">
              <w:rPr>
                <w:rFonts w:ascii="SimSun" w:eastAsia="SimSun" w:hAnsi="SimSun" w:cs="SimSun" w:hint="eastAsia"/>
                <w:color w:val="000000" w:themeColor="text1"/>
              </w:rPr>
              <w:instrText>‐</w:instrTex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>16 with markers of more severe disease in primary Sj</w:instrText>
            </w:r>
            <w:r w:rsidRPr="00FA0341">
              <w:rPr>
                <w:rFonts w:ascii="Book Antiqua" w:hAnsi="Book Antiqua" w:cs="Book Antiqua"/>
                <w:color w:val="000000" w:themeColor="text1"/>
              </w:rPr>
              <w:instrText>ö</w:instrTex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>gren&amp;apos;s syndrome&lt;/title&gt;&lt;secondary-title&gt;Arthritis care &amp;amp; research&lt;/secondary-title&gt;&lt;/titles&gt;&lt;periodical&gt;&lt;full-title&gt;Arthritis care &amp;amp; research&lt;/full-title&gt;&lt;/periodical&gt;&lt;pages&gt;254-260&lt;/pages&gt;&lt;volume&gt;68&lt;/volume&gt;&lt;number&gt;2&lt;/number&gt;&lt;edition&gt;2015/06/04&lt;/edition&gt;&lt;keywords&gt;&lt;keyword&gt;Adult&lt;/keyword&gt;&lt;keyword&gt;Aged&lt;/keyword&gt;&lt;keyword&gt;Biomarkers/blood&lt;/keyword&gt;&lt;keyword&gt;Case-Control Studies&lt;/keyword&gt;&lt;keyword&gt;Epitopes&lt;/keyword&gt;&lt;keyword&gt;Female&lt;/keyword&gt;&lt;keyword&gt;Humans&lt;/keyword&gt;&lt;keyword&gt;Male&lt;/keyword&gt;&lt;keyword&gt;Middle Aged&lt;/keyword&gt;&lt;keyword&gt;Nuclear Proteins/*immunology&lt;/keyword&gt;&lt;keyword&gt;Phenotype&lt;/keyword&gt;&lt;keyword&gt;Phosphoproteins/*immunology&lt;/keyword&gt;&lt;keyword&gt;Salivary Glands/metabolism&lt;/keyword&gt;&lt;keyword&gt;Sjogren&amp;apos;s Syndrome/*immunology&lt;/keyword&gt;&lt;/keywords&gt;&lt;dates&gt;&lt;year&gt;2016&lt;/year&gt;&lt;pub-dates&gt;&lt;date&gt;Feb&lt;/date&gt;&lt;/pub-dates&gt;&lt;/dates&gt;&lt;isbn&gt;2151-464X&lt;/isbn&gt;&lt;accession-num&gt;26037655&lt;/accession-num&gt;&lt;urls&gt;&lt;related-urls&gt;&lt;url&gt;https://www.ncbi.nlm.nih.gov/pubmed/26037655&lt;/url&gt;&lt;/related-urls&gt;&lt;/urls&gt;&lt;custom2&gt;PMC4847427&lt;/custom2&gt;&lt;electronic-resource-num&gt;10.1002/acr.22632&lt;/electronic-resource-num&gt;&lt;/record&gt;&lt;/Cite&gt;&lt;/EndNote&gt;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82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  <w:p w14:paraId="0E3B498C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BbHVubm88L0F1dGhvcj48WWVhcj4yMDE2PC9ZZWFyPjxS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BbHVubm88L0F1dGhvcj48WWVhcj4yMDE2PC9ZZWFyPjxS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83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3C1885" w:rsidRPr="00FA0341" w14:paraId="4066DBBB" w14:textId="77777777" w:rsidTr="007F74B2">
        <w:tc>
          <w:tcPr>
            <w:tcW w:w="610" w:type="dxa"/>
          </w:tcPr>
          <w:p w14:paraId="5D70495D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9</w:t>
            </w:r>
          </w:p>
        </w:tc>
        <w:tc>
          <w:tcPr>
            <w:tcW w:w="1668" w:type="dxa"/>
          </w:tcPr>
          <w:p w14:paraId="37BB54C5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CTL</w:t>
            </w:r>
          </w:p>
        </w:tc>
        <w:tc>
          <w:tcPr>
            <w:tcW w:w="2334" w:type="dxa"/>
          </w:tcPr>
          <w:p w14:paraId="28AFD732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Bcl10/CARD9</w:t>
            </w:r>
          </w:p>
        </w:tc>
        <w:tc>
          <w:tcPr>
            <w:tcW w:w="3223" w:type="dxa"/>
          </w:tcPr>
          <w:p w14:paraId="7CDF5388" w14:textId="7E8E7F9E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 w:cs="Times New Roman"/>
                <w:color w:val="000000" w:themeColor="text1"/>
              </w:rPr>
              <w:t>Multiple</w:t>
            </w:r>
            <w:r w:rsidR="00097913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t>Sclerosis</w:t>
            </w:r>
          </w:p>
        </w:tc>
        <w:tc>
          <w:tcPr>
            <w:tcW w:w="1790" w:type="dxa"/>
          </w:tcPr>
          <w:p w14:paraId="1E94755B" w14:textId="77777777" w:rsidR="003C1885" w:rsidRPr="00FA0341" w:rsidRDefault="003C1885" w:rsidP="003C1885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4oCZZGlheWU8L0F1dGhvcj48WWVhcj4yMDIwPC9ZZWFy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4oCZZGlheWU8L0F1dGhvcj48WWVhcj4yMDIwPC9ZZWFy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</w:fldData>
              </w:fldChar>
            </w:r>
            <w:r w:rsidRPr="00FA0341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FA0341">
              <w:rPr>
                <w:rFonts w:ascii="Book Antiqua" w:hAnsi="Book Antiqua"/>
                <w:color w:val="000000" w:themeColor="text1"/>
              </w:rPr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FA0341">
              <w:rPr>
                <w:rFonts w:ascii="Book Antiqua" w:hAnsi="Book Antiqua" w:cs="Times New Roman"/>
                <w:noProof/>
                <w:color w:val="000000" w:themeColor="text1"/>
              </w:rPr>
              <w:t>[84]</w:t>
            </w:r>
            <w:r w:rsidRPr="00FA0341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45086D33" w14:textId="508449ED" w:rsidR="003C1885" w:rsidRPr="00FE0569" w:rsidRDefault="004D0A58" w:rsidP="003C1885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AIM: </w:t>
      </w:r>
      <w:r w:rsidRPr="00FE0569">
        <w:rPr>
          <w:rFonts w:ascii="Book Antiqua" w:eastAsia="Book Antiqua" w:hAnsi="Book Antiqua" w:cs="Book Antiqua"/>
          <w:caps/>
          <w:color w:val="000000"/>
          <w:shd w:val="clear" w:color="auto" w:fill="FFFFFF"/>
        </w:rPr>
        <w:t>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sent-in-melanoma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; </w:t>
      </w:r>
      <w:r>
        <w:rPr>
          <w:rFonts w:ascii="Book Antiqua" w:eastAsia="Book Antiqua" w:hAnsi="Book Antiqua" w:cs="Book Antiqua"/>
          <w:color w:val="000000"/>
        </w:rPr>
        <w:t>cGAS-STING</w:t>
      </w:r>
      <w:r>
        <w:rPr>
          <w:rFonts w:ascii="Book Antiqua" w:hAnsi="Book Antiqua" w:cs="Book Antiqua" w:hint="eastAsia"/>
          <w:color w:val="000000"/>
          <w:lang w:eastAsia="zh-CN"/>
        </w:rPr>
        <w:t>:</w:t>
      </w:r>
      <w:r>
        <w:rPr>
          <w:rFonts w:ascii="Book Antiqua" w:eastAsia="Book Antiqua" w:hAnsi="Book Antiqua" w:cs="Book Antiqua"/>
          <w:caps/>
          <w:color w:val="000000"/>
        </w:rPr>
        <w:t xml:space="preserve"> </w:t>
      </w:r>
      <w:r w:rsidRPr="00FE0569">
        <w:rPr>
          <w:rFonts w:ascii="Book Antiqua" w:eastAsia="Book Antiqua" w:hAnsi="Book Antiqua" w:cs="Book Antiqua"/>
          <w:caps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yclic GMP-AMP synthase-stimulator of interferon genes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;</w:t>
      </w:r>
      <w:r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TL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: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C-type lectin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; 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NLR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: </w:t>
      </w:r>
      <w:r w:rsidRPr="00FE0569">
        <w:rPr>
          <w:rFonts w:ascii="Book Antiqua" w:hAnsi="Book Antiqua" w:cs="Book Antiqua"/>
          <w:caps/>
          <w:color w:val="000000"/>
          <w:shd w:val="clear" w:color="auto" w:fill="FFFFFF"/>
          <w:lang w:eastAsia="zh-CN"/>
        </w:rPr>
        <w:t>n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ucleotide-binding</w:t>
      </w:r>
      <w:r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and</w:t>
      </w:r>
      <w:r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oligomerization</w:t>
      </w:r>
      <w:r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domain-like</w:t>
      </w:r>
      <w:r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receptor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; 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RLR</w:t>
      </w:r>
      <w:r w:rsidR="003C1885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: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FE0569">
        <w:rPr>
          <w:rFonts w:ascii="Book Antiqua" w:hAnsi="Book Antiqua" w:cs="Book Antiqua"/>
          <w:caps/>
          <w:color w:val="000000"/>
          <w:shd w:val="clear" w:color="auto" w:fill="FFFFFF"/>
          <w:lang w:eastAsia="zh-CN"/>
        </w:rPr>
        <w:t>r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etinoic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acid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inducible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gene-I-like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FE0569">
        <w:rPr>
          <w:rFonts w:ascii="Book Antiqua" w:hAnsi="Book Antiqua" w:cs="Book Antiqua"/>
          <w:color w:val="000000"/>
          <w:shd w:val="clear" w:color="auto" w:fill="FFFFFF"/>
          <w:lang w:eastAsia="zh-CN"/>
        </w:rPr>
        <w:t>receptors</w:t>
      </w:r>
      <w:r w:rsidR="003C1885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;</w:t>
      </w:r>
      <w:r w:rsidR="00097913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LR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: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Toll-like receptor</w:t>
      </w:r>
      <w:r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; </w:t>
      </w:r>
      <w:r w:rsidR="003C1885" w:rsidRPr="005E478A">
        <w:rPr>
          <w:rFonts w:ascii="Book Antiqua" w:hAnsi="Book Antiqua" w:cs="Book Antiqua"/>
          <w:color w:val="000000"/>
          <w:shd w:val="clear" w:color="auto" w:fill="FFFFFF"/>
          <w:lang w:eastAsia="zh-CN"/>
        </w:rPr>
        <w:t>TRIF</w:t>
      </w:r>
      <w:r w:rsidR="003C1885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: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5E478A">
        <w:rPr>
          <w:rFonts w:ascii="Book Antiqua" w:hAnsi="Book Antiqua" w:cs="Book Antiqua"/>
          <w:color w:val="000000"/>
          <w:shd w:val="clear" w:color="auto" w:fill="FFFFFF"/>
          <w:lang w:eastAsia="zh-CN"/>
        </w:rPr>
        <w:t>TIR-domain-containing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5E478A">
        <w:rPr>
          <w:rFonts w:ascii="Book Antiqua" w:hAnsi="Book Antiqua" w:cs="Book Antiqua"/>
          <w:color w:val="000000"/>
          <w:shd w:val="clear" w:color="auto" w:fill="FFFFFF"/>
          <w:lang w:eastAsia="zh-CN"/>
        </w:rPr>
        <w:t>adapter-inducing</w:t>
      </w:r>
      <w:r w:rsidR="00097913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</w:t>
      </w:r>
      <w:r w:rsidR="003C1885" w:rsidRPr="005E478A">
        <w:rPr>
          <w:rFonts w:ascii="Book Antiqua" w:hAnsi="Book Antiqua" w:cs="Book Antiqua"/>
          <w:color w:val="000000"/>
          <w:shd w:val="clear" w:color="auto" w:fill="FFFFFF"/>
          <w:lang w:eastAsia="zh-CN"/>
        </w:rPr>
        <w:t>IFN-β</w:t>
      </w:r>
      <w:r w:rsidR="003C1885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.</w:t>
      </w:r>
    </w:p>
    <w:p w14:paraId="6F521651" w14:textId="77777777" w:rsidR="003C1885" w:rsidRDefault="003C1885" w:rsidP="003C1885">
      <w:pPr>
        <w:spacing w:line="360" w:lineRule="auto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B2F04A2" w14:textId="36BBF5CF" w:rsidR="003C1885" w:rsidRPr="00FA0341" w:rsidRDefault="003C1885" w:rsidP="003C1885">
      <w:pPr>
        <w:pStyle w:val="ListParagraph"/>
        <w:spacing w:after="0" w:line="360" w:lineRule="auto"/>
        <w:ind w:left="0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FA0341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2</w:t>
      </w:r>
      <w:r w:rsidR="00097913">
        <w:rPr>
          <w:rFonts w:ascii="Book Antiqua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Studie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and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trial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with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antagonists/inhibitor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of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nucleic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acid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sensor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and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their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signaling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FA0341">
        <w:rPr>
          <w:rFonts w:ascii="Book Antiqua" w:hAnsi="Book Antiqua" w:cs="Times New Roman"/>
          <w:b/>
          <w:bCs/>
          <w:sz w:val="24"/>
          <w:szCs w:val="24"/>
        </w:rPr>
        <w:t>mediator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bCs/>
          <w:sz w:val="24"/>
          <w:szCs w:val="24"/>
        </w:rPr>
        <w:t>in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bCs/>
          <w:sz w:val="24"/>
          <w:szCs w:val="24"/>
        </w:rPr>
        <w:t>various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bCs/>
          <w:sz w:val="24"/>
          <w:szCs w:val="24"/>
        </w:rPr>
        <w:t>autoimmune</w:t>
      </w:r>
      <w:r w:rsidR="00097913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bCs/>
          <w:sz w:val="24"/>
          <w:szCs w:val="24"/>
        </w:rPr>
        <w:t>diseases</w:t>
      </w:r>
    </w:p>
    <w:tbl>
      <w:tblPr>
        <w:tblStyle w:val="TableGrid"/>
        <w:tblW w:w="97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64"/>
        <w:gridCol w:w="2216"/>
        <w:gridCol w:w="1835"/>
        <w:gridCol w:w="1701"/>
        <w:gridCol w:w="1701"/>
        <w:gridCol w:w="1559"/>
      </w:tblGrid>
      <w:tr w:rsidR="003C1885" w:rsidRPr="00FA0341" w14:paraId="34DEC8F6" w14:textId="77777777" w:rsidTr="007F74B2"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</w:tcPr>
          <w:p w14:paraId="15D18136" w14:textId="2453F475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No.</w:t>
            </w:r>
          </w:p>
        </w:tc>
        <w:tc>
          <w:tcPr>
            <w:tcW w:w="2216" w:type="dxa"/>
            <w:tcBorders>
              <w:top w:val="single" w:sz="4" w:space="0" w:color="auto"/>
              <w:bottom w:val="single" w:sz="4" w:space="0" w:color="auto"/>
            </w:tcBorders>
          </w:tcPr>
          <w:p w14:paraId="2156BD99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Inhibitor</w:t>
            </w:r>
          </w:p>
        </w:tc>
        <w:tc>
          <w:tcPr>
            <w:tcW w:w="1835" w:type="dxa"/>
            <w:tcBorders>
              <w:top w:val="single" w:sz="4" w:space="0" w:color="auto"/>
              <w:bottom w:val="single" w:sz="4" w:space="0" w:color="auto"/>
            </w:tcBorders>
          </w:tcPr>
          <w:p w14:paraId="17B46D47" w14:textId="01D81BFC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Disease</w:t>
            </w:r>
            <w:r w:rsidR="00097913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FD0F656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Targe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E872E44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Phase</w:t>
            </w:r>
          </w:p>
          <w:p w14:paraId="7306A544" w14:textId="202D08E3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(Preclinical/Clinical-trial</w:t>
            </w:r>
            <w:r w:rsidR="00097913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ID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0FF153E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/>
                <w:color w:val="000000"/>
                <w:shd w:val="clear" w:color="auto" w:fill="FFFFFF"/>
                <w:lang w:eastAsia="zh-CN"/>
              </w:rPr>
            </w:pPr>
            <w:r w:rsidRPr="005E478A">
              <w:rPr>
                <w:rFonts w:ascii="Book Antiqua" w:hAnsi="Book Antiqua" w:cs="Times New Roman"/>
                <w:b/>
                <w:color w:val="000000"/>
                <w:shd w:val="clear" w:color="auto" w:fill="FFFFFF"/>
              </w:rPr>
              <w:t>Ref</w:t>
            </w:r>
            <w:r>
              <w:rPr>
                <w:rFonts w:ascii="Book Antiqua" w:hAnsi="Book Antiqua" w:cs="Times New Roman" w:hint="eastAsia"/>
                <w:b/>
                <w:color w:val="000000"/>
                <w:shd w:val="clear" w:color="auto" w:fill="FFFFFF"/>
                <w:lang w:eastAsia="zh-CN"/>
              </w:rPr>
              <w:t>.</w:t>
            </w:r>
          </w:p>
        </w:tc>
      </w:tr>
      <w:tr w:rsidR="003C1885" w:rsidRPr="00FA0341" w14:paraId="330941E8" w14:textId="77777777" w:rsidTr="007F74B2">
        <w:tc>
          <w:tcPr>
            <w:tcW w:w="764" w:type="dxa"/>
            <w:tcBorders>
              <w:top w:val="single" w:sz="4" w:space="0" w:color="auto"/>
            </w:tcBorders>
          </w:tcPr>
          <w:p w14:paraId="61D04C3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</w:t>
            </w:r>
          </w:p>
        </w:tc>
        <w:tc>
          <w:tcPr>
            <w:tcW w:w="2216" w:type="dxa"/>
            <w:tcBorders>
              <w:top w:val="single" w:sz="4" w:space="0" w:color="auto"/>
            </w:tcBorders>
          </w:tcPr>
          <w:p w14:paraId="0F0A06A6" w14:textId="679BEF6F" w:rsidR="003C1885" w:rsidRPr="00FA0341" w:rsidRDefault="003C1885" w:rsidP="003C1885">
            <w:pPr>
              <w:pStyle w:val="Pa16"/>
              <w:spacing w:line="360" w:lineRule="auto"/>
              <w:rPr>
                <w:rFonts w:ascii="Book Antiqua" w:hAnsi="Book Antiqua"/>
                <w:bCs/>
                <w:color w:val="000000"/>
              </w:rPr>
            </w:pPr>
            <w:r w:rsidRPr="00FA0341">
              <w:rPr>
                <w:rFonts w:ascii="Book Antiqua" w:hAnsi="Book Antiqua"/>
                <w:bCs/>
                <w:color w:val="000000"/>
              </w:rPr>
              <w:t>Hydroxychloroquine</w:t>
            </w:r>
            <w:r w:rsidR="00097913">
              <w:rPr>
                <w:rFonts w:ascii="Book Antiqua" w:hAnsi="Book Antiqua"/>
                <w:bCs/>
                <w:color w:val="000000"/>
              </w:rPr>
              <w:t xml:space="preserve"> </w:t>
            </w:r>
          </w:p>
          <w:p w14:paraId="0EADC82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</w:p>
        </w:tc>
        <w:tc>
          <w:tcPr>
            <w:tcW w:w="1835" w:type="dxa"/>
            <w:tcBorders>
              <w:top w:val="single" w:sz="4" w:space="0" w:color="auto"/>
            </w:tcBorders>
          </w:tcPr>
          <w:p w14:paraId="3BE43C56" w14:textId="3BF9A266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Rheumatoi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rthritis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DEB839D" w14:textId="650401A6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7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9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cGAS-STING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F24E5B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</w:rPr>
            </w:pPr>
            <w:r w:rsidRPr="00FA0341">
              <w:rPr>
                <w:rFonts w:ascii="Book Antiqua" w:hAnsi="Book Antiqua" w:cs="Times New Roman"/>
                <w:color w:val="000000"/>
              </w:rPr>
              <w:t>NCT03802188</w:t>
            </w:r>
          </w:p>
          <w:p w14:paraId="158E7D59" w14:textId="17611FCE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</w:rPr>
            </w:pPr>
            <w:r w:rsidRPr="00FA0341">
              <w:rPr>
                <w:rFonts w:ascii="Book Antiqua" w:hAnsi="Book Antiqua" w:cs="Times New Roman"/>
                <w:color w:val="000000"/>
              </w:rPr>
              <w:t>(Ongoing</w:t>
            </w:r>
            <w:r w:rsidR="00097913">
              <w:rPr>
                <w:rFonts w:ascii="Book Antiqua" w:hAnsi="Book Antiqua" w:cs="Times New Roman"/>
                <w:color w:val="000000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/>
              </w:rPr>
              <w:t>Trial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66B7236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  <w:color w:val="000000"/>
              </w:rPr>
              <w:fldChar w:fldCharType="begin">
                <w:fldData xml:space="preserve">PEVuZE5vdGU+PENpdGU+PEF1dGhvcj5MYW1waGllcjwvQXV0aG9yPjxZZWFyPjIwMTQ8L1llYXI+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</w:fldData>
              </w:fldChar>
            </w:r>
            <w:r w:rsidRPr="005E478A">
              <w:rPr>
                <w:rFonts w:ascii="Book Antiqua" w:hAnsi="Book Antiqua" w:cs="Times New Roman"/>
                <w:color w:val="000000"/>
              </w:rPr>
              <w:instrText xml:space="preserve"> ADDIN EN.CITE </w:instrText>
            </w:r>
            <w:r w:rsidRPr="005E478A">
              <w:rPr>
                <w:rFonts w:ascii="Book Antiqua" w:hAnsi="Book Antiqua"/>
                <w:color w:val="000000"/>
              </w:rPr>
              <w:fldChar w:fldCharType="begin">
                <w:fldData xml:space="preserve">PEVuZE5vdGU+PENpdGU+PEF1dGhvcj5MYW1waGllcjwvQXV0aG9yPjxZZWFyPjIwMTQ8L1llYXI+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</w:fldData>
              </w:fldChar>
            </w:r>
            <w:r w:rsidRPr="005E478A">
              <w:rPr>
                <w:rFonts w:ascii="Book Antiqua" w:hAnsi="Book Antiqua" w:cs="Times New Roman"/>
                <w:color w:val="000000"/>
              </w:rPr>
              <w:instrText xml:space="preserve"> ADDIN EN.CITE.DATA </w:instrText>
            </w:r>
            <w:r w:rsidRPr="005E478A">
              <w:rPr>
                <w:rFonts w:ascii="Book Antiqua" w:hAnsi="Book Antiqua"/>
                <w:color w:val="000000"/>
              </w:rPr>
            </w:r>
            <w:r w:rsidRPr="005E478A">
              <w:rPr>
                <w:rFonts w:ascii="Book Antiqua" w:hAnsi="Book Antiqua"/>
                <w:color w:val="000000"/>
              </w:rPr>
              <w:fldChar w:fldCharType="end"/>
            </w:r>
            <w:r w:rsidRPr="005E478A">
              <w:rPr>
                <w:rFonts w:ascii="Book Antiqua" w:hAnsi="Book Antiqua"/>
                <w:color w:val="000000"/>
              </w:rPr>
            </w:r>
            <w:r w:rsidRPr="005E478A">
              <w:rPr>
                <w:rFonts w:ascii="Book Antiqua" w:hAnsi="Book Antiqua"/>
                <w:color w:val="000000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  <w:color w:val="000000"/>
              </w:rPr>
              <w:t>[139]</w:t>
            </w:r>
            <w:r w:rsidRPr="005E478A">
              <w:rPr>
                <w:rFonts w:ascii="Book Antiqua" w:hAnsi="Book Antiqua"/>
                <w:color w:val="000000"/>
              </w:rPr>
              <w:fldChar w:fldCharType="end"/>
            </w:r>
          </w:p>
        </w:tc>
      </w:tr>
      <w:tr w:rsidR="003C1885" w:rsidRPr="00FA0341" w14:paraId="6BD8C26D" w14:textId="77777777" w:rsidTr="007F74B2">
        <w:tc>
          <w:tcPr>
            <w:tcW w:w="764" w:type="dxa"/>
          </w:tcPr>
          <w:p w14:paraId="05323548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2</w:t>
            </w:r>
          </w:p>
        </w:tc>
        <w:tc>
          <w:tcPr>
            <w:tcW w:w="2216" w:type="dxa"/>
          </w:tcPr>
          <w:p w14:paraId="7232B005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</w:rPr>
              <w:t>SM934</w:t>
            </w:r>
          </w:p>
        </w:tc>
        <w:tc>
          <w:tcPr>
            <w:tcW w:w="1835" w:type="dxa"/>
          </w:tcPr>
          <w:p w14:paraId="1D9797B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</w:tcPr>
          <w:p w14:paraId="5BA52B77" w14:textId="6C6FB0AB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7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9</w:t>
            </w:r>
          </w:p>
        </w:tc>
        <w:tc>
          <w:tcPr>
            <w:tcW w:w="1701" w:type="dxa"/>
          </w:tcPr>
          <w:p w14:paraId="6A814D18" w14:textId="45AF2D03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NCT03951259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(Phase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II)</w:t>
            </w:r>
          </w:p>
        </w:tc>
        <w:tc>
          <w:tcPr>
            <w:tcW w:w="1559" w:type="dxa"/>
          </w:tcPr>
          <w:p w14:paraId="7D777BE4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XdTwvQXV0aG9yPjxZZWFyPjIwMTY8L1llYXI+PFJlY051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XdTwvQXV0aG9yPjxZZWFyPjIwMTY8L1llYXI+PFJlY051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25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5CBFDB8F" w14:textId="77777777" w:rsidTr="007F74B2">
        <w:tc>
          <w:tcPr>
            <w:tcW w:w="764" w:type="dxa"/>
          </w:tcPr>
          <w:p w14:paraId="75A7BF50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3</w:t>
            </w:r>
          </w:p>
        </w:tc>
        <w:tc>
          <w:tcPr>
            <w:tcW w:w="2216" w:type="dxa"/>
          </w:tcPr>
          <w:p w14:paraId="3F6359AC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mlexanox</w:t>
            </w:r>
          </w:p>
        </w:tc>
        <w:tc>
          <w:tcPr>
            <w:tcW w:w="1835" w:type="dxa"/>
          </w:tcPr>
          <w:p w14:paraId="6173EDD4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2D</w:t>
            </w:r>
          </w:p>
        </w:tc>
        <w:tc>
          <w:tcPr>
            <w:tcW w:w="1701" w:type="dxa"/>
          </w:tcPr>
          <w:p w14:paraId="3777CFC2" w14:textId="6B9EE84B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BK1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KKε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</w:p>
        </w:tc>
        <w:tc>
          <w:tcPr>
            <w:tcW w:w="1701" w:type="dxa"/>
          </w:tcPr>
          <w:p w14:paraId="0A6A14FB" w14:textId="16127D0C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</w:rPr>
            </w:pPr>
            <w:r w:rsidRPr="00FA0341">
              <w:rPr>
                <w:rFonts w:ascii="Book Antiqua" w:hAnsi="Book Antiqua" w:cs="Times New Roman"/>
                <w:color w:val="000000"/>
              </w:rPr>
              <w:t>NCT01975935</w:t>
            </w:r>
            <w:r w:rsidR="00097913">
              <w:rPr>
                <w:rFonts w:ascii="Book Antiqua" w:hAnsi="Book Antiqua" w:cs="Times New Roman"/>
                <w:color w:val="000000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(Phase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II)</w:t>
            </w:r>
          </w:p>
        </w:tc>
        <w:tc>
          <w:tcPr>
            <w:tcW w:w="1559" w:type="dxa"/>
          </w:tcPr>
          <w:p w14:paraId="22B389F2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  <w:color w:val="000000"/>
              </w:rPr>
              <w:fldChar w:fldCharType="begin">
                <w:fldData xml:space="preserve">PEVuZE5vdGU+PENpdGU+PEF1dGhvcj5CZXlldHQ8L0F1dGhvcj48WWVhcj4yMDE4PC9ZZWFyPjxS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</w:fldData>
              </w:fldChar>
            </w:r>
            <w:r w:rsidRPr="005E478A">
              <w:rPr>
                <w:rFonts w:ascii="Book Antiqua" w:hAnsi="Book Antiqua" w:cs="Times New Roman"/>
                <w:color w:val="000000"/>
              </w:rPr>
              <w:instrText xml:space="preserve"> ADDIN EN.CITE </w:instrText>
            </w:r>
            <w:r w:rsidRPr="005E478A">
              <w:rPr>
                <w:rFonts w:ascii="Book Antiqua" w:hAnsi="Book Antiqua"/>
                <w:color w:val="000000"/>
              </w:rPr>
              <w:fldChar w:fldCharType="begin">
                <w:fldData xml:space="preserve">PEVuZE5vdGU+PENpdGU+PEF1dGhvcj5CZXlldHQ8L0F1dGhvcj48WWVhcj4yMDE4PC9ZZWFyPjxS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</w:fldData>
              </w:fldChar>
            </w:r>
            <w:r w:rsidRPr="005E478A">
              <w:rPr>
                <w:rFonts w:ascii="Book Antiqua" w:hAnsi="Book Antiqua" w:cs="Times New Roman"/>
                <w:color w:val="000000"/>
              </w:rPr>
              <w:instrText xml:space="preserve"> ADDIN EN.CITE.DATA </w:instrText>
            </w:r>
            <w:r w:rsidRPr="005E478A">
              <w:rPr>
                <w:rFonts w:ascii="Book Antiqua" w:hAnsi="Book Antiqua"/>
                <w:color w:val="000000"/>
              </w:rPr>
            </w:r>
            <w:r w:rsidRPr="005E478A">
              <w:rPr>
                <w:rFonts w:ascii="Book Antiqua" w:hAnsi="Book Antiqua"/>
                <w:color w:val="000000"/>
              </w:rPr>
              <w:fldChar w:fldCharType="end"/>
            </w:r>
            <w:r w:rsidRPr="005E478A">
              <w:rPr>
                <w:rFonts w:ascii="Book Antiqua" w:hAnsi="Book Antiqua"/>
                <w:color w:val="000000"/>
              </w:rPr>
            </w:r>
            <w:r w:rsidRPr="005E478A">
              <w:rPr>
                <w:rFonts w:ascii="Book Antiqua" w:hAnsi="Book Antiqua"/>
                <w:color w:val="000000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  <w:color w:val="000000"/>
              </w:rPr>
              <w:t>[140]</w:t>
            </w:r>
            <w:r w:rsidRPr="005E478A">
              <w:rPr>
                <w:rFonts w:ascii="Book Antiqua" w:hAnsi="Book Antiqua"/>
                <w:color w:val="000000"/>
              </w:rPr>
              <w:fldChar w:fldCharType="end"/>
            </w:r>
          </w:p>
        </w:tc>
      </w:tr>
      <w:tr w:rsidR="003C1885" w:rsidRPr="00FA0341" w14:paraId="50467D9F" w14:textId="77777777" w:rsidTr="007F74B2">
        <w:tc>
          <w:tcPr>
            <w:tcW w:w="764" w:type="dxa"/>
          </w:tcPr>
          <w:p w14:paraId="4756E433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4</w:t>
            </w:r>
          </w:p>
        </w:tc>
        <w:tc>
          <w:tcPr>
            <w:tcW w:w="2216" w:type="dxa"/>
          </w:tcPr>
          <w:p w14:paraId="6B7D5DE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J-M2010-6</w:t>
            </w:r>
          </w:p>
        </w:tc>
        <w:tc>
          <w:tcPr>
            <w:tcW w:w="1835" w:type="dxa"/>
          </w:tcPr>
          <w:p w14:paraId="43885DE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1D</w:t>
            </w:r>
          </w:p>
        </w:tc>
        <w:tc>
          <w:tcPr>
            <w:tcW w:w="1701" w:type="dxa"/>
          </w:tcPr>
          <w:p w14:paraId="618751D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Myd88</w:t>
            </w:r>
          </w:p>
        </w:tc>
        <w:tc>
          <w:tcPr>
            <w:tcW w:w="1701" w:type="dxa"/>
          </w:tcPr>
          <w:p w14:paraId="1F5B86AA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1549EE45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  <w:fldChar w:fldCharType="begin">
                <w:fldData xml:space="preserve">PEVuZE5vdGU+PENpdGU+PEF1dGhvcj5aaGFuZzwvQXV0aG9yPjxZZWFyPjIwMTY8L1llYXI+PFJl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</w:fldData>
              </w:fldChar>
            </w:r>
            <w:r w:rsidRPr="005E478A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instrText xml:space="preserve"> ADDIN EN.CITE </w:instrText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  <w:fldChar w:fldCharType="begin">
                <w:fldData xml:space="preserve">PEVuZE5vdGU+PENpdGU+PEF1dGhvcj5aaGFuZzwvQXV0aG9yPjxZZWFyPjIwMTY8L1llYXI+PFJl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</w:fldData>
              </w:fldChar>
            </w:r>
            <w:r w:rsidRPr="005E478A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instrText xml:space="preserve"> ADDIN EN.CITE.DATA </w:instrText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  <w:fldChar w:fldCharType="end"/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  <w:fldChar w:fldCharType="separate"/>
            </w:r>
            <w:r w:rsidRPr="005E478A">
              <w:rPr>
                <w:rFonts w:ascii="Book Antiqua" w:hAnsi="Book Antiqua" w:cs="Times New Roman"/>
                <w:bCs/>
                <w:noProof/>
                <w:color w:val="000000"/>
                <w:shd w:val="clear" w:color="auto" w:fill="FFFFFF"/>
              </w:rPr>
              <w:t>[129]</w:t>
            </w:r>
            <w:r w:rsidRPr="005E478A">
              <w:rPr>
                <w:rFonts w:ascii="Book Antiqua" w:hAnsi="Book Antiqua"/>
                <w:bCs/>
                <w:color w:val="000000"/>
                <w:shd w:val="clear" w:color="auto" w:fill="FFFFFF"/>
              </w:rPr>
              <w:fldChar w:fldCharType="end"/>
            </w:r>
          </w:p>
        </w:tc>
      </w:tr>
      <w:tr w:rsidR="003C1885" w:rsidRPr="00FA0341" w14:paraId="4A8045CF" w14:textId="77777777" w:rsidTr="007F74B2">
        <w:tc>
          <w:tcPr>
            <w:tcW w:w="764" w:type="dxa"/>
          </w:tcPr>
          <w:p w14:paraId="3B4E0B36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5</w:t>
            </w:r>
          </w:p>
        </w:tc>
        <w:tc>
          <w:tcPr>
            <w:tcW w:w="2216" w:type="dxa"/>
          </w:tcPr>
          <w:p w14:paraId="3C10F746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T-2825</w:t>
            </w:r>
          </w:p>
        </w:tc>
        <w:tc>
          <w:tcPr>
            <w:tcW w:w="1835" w:type="dxa"/>
          </w:tcPr>
          <w:p w14:paraId="71EB1E68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</w:tcPr>
          <w:p w14:paraId="63FA5DC9" w14:textId="6D44CB43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RAK1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RAK4</w:t>
            </w:r>
          </w:p>
        </w:tc>
        <w:tc>
          <w:tcPr>
            <w:tcW w:w="1701" w:type="dxa"/>
          </w:tcPr>
          <w:p w14:paraId="16ECD85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17343FCC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Mb2lhcnJvPC9BdXRob3I+PFllYXI+MjAwNzwvWWVhcj48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Mb2lhcnJvPC9BdXRob3I+PFllYXI+MjAwNzwvWWVhcj48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26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1C21A59D" w14:textId="77777777" w:rsidTr="007F74B2">
        <w:tc>
          <w:tcPr>
            <w:tcW w:w="764" w:type="dxa"/>
          </w:tcPr>
          <w:p w14:paraId="3602E1BA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6</w:t>
            </w:r>
          </w:p>
        </w:tc>
        <w:tc>
          <w:tcPr>
            <w:tcW w:w="2216" w:type="dxa"/>
          </w:tcPr>
          <w:p w14:paraId="279A7A0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spirin</w:t>
            </w:r>
          </w:p>
        </w:tc>
        <w:tc>
          <w:tcPr>
            <w:tcW w:w="1835" w:type="dxa"/>
          </w:tcPr>
          <w:p w14:paraId="6C47659B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GS</w:t>
            </w:r>
          </w:p>
        </w:tc>
        <w:tc>
          <w:tcPr>
            <w:tcW w:w="1701" w:type="dxa"/>
          </w:tcPr>
          <w:p w14:paraId="0A11E51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cGAS</w:t>
            </w:r>
          </w:p>
        </w:tc>
        <w:tc>
          <w:tcPr>
            <w:tcW w:w="1701" w:type="dxa"/>
          </w:tcPr>
          <w:p w14:paraId="6B8D9D75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32DE7B01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EYWk8L0F1dGhvcj48WWVhcj4yMDE5PC9ZZWFyPjxSZWNO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EYWk8L0F1dGhvcj48WWVhcj4yMDE5PC9ZZWFyPjxSZWNO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41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73EE2283" w14:textId="77777777" w:rsidTr="007F74B2">
        <w:tc>
          <w:tcPr>
            <w:tcW w:w="764" w:type="dxa"/>
          </w:tcPr>
          <w:p w14:paraId="51DB401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7</w:t>
            </w:r>
          </w:p>
        </w:tc>
        <w:tc>
          <w:tcPr>
            <w:tcW w:w="2216" w:type="dxa"/>
          </w:tcPr>
          <w:p w14:paraId="63378EB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ODN-1411</w:t>
            </w:r>
          </w:p>
        </w:tc>
        <w:tc>
          <w:tcPr>
            <w:tcW w:w="1835" w:type="dxa"/>
          </w:tcPr>
          <w:p w14:paraId="656A2DA9" w14:textId="656367E6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Rheumatoi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rthritis</w:t>
            </w:r>
          </w:p>
        </w:tc>
        <w:tc>
          <w:tcPr>
            <w:tcW w:w="1701" w:type="dxa"/>
          </w:tcPr>
          <w:p w14:paraId="356694EC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8</w:t>
            </w:r>
          </w:p>
        </w:tc>
        <w:tc>
          <w:tcPr>
            <w:tcW w:w="1701" w:type="dxa"/>
          </w:tcPr>
          <w:p w14:paraId="3B6BE41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351B508E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Duffy&lt;/Author&gt;&lt;Year&gt;2016&lt;/Year&gt;&lt;RecNum&gt;154&lt;/RecNum&gt;&lt;DisplayText&gt;&lt;style face="superscript"&gt;[142]&lt;/style&gt;&lt;/DisplayText&gt;&lt;record&gt;&lt;rec-number&gt;154&lt;/rec-number&gt;&lt;foreign-keys&gt;&lt;key app="EN" db-id="9fxf99zvkzrzfhea09u5vfpbp0595aw9vd5x" timestamp="1621510427"&gt;154&lt;/key&gt;&lt;/foreign-keys&gt;&lt;ref-type name="Journal Article"&gt;17&lt;/ref-type&gt;&lt;contributors&gt;&lt;authors&gt;&lt;author&gt;Duffy, Laura&lt;/author&gt;&lt;author&gt;O’Reilly, Steven C&lt;/author&gt;&lt;/authors&gt;&lt;/contributors&gt;&lt;auth-address&gt;Immunology and Cell Biology Group, Faculty of Health and Life Sciences, Northumbria University, Newcastle upon Tyne, UK.&lt;/auth-address&gt;&lt;titles&gt;&lt;title&gt;Toll-like receptors in the pathogenesis of autoimmune diseases: recent and emerging translational developments&lt;/title&gt;&lt;secondary-title&gt;ImmunoTargets and therapy&lt;/secondary-title&gt;&lt;/titles&gt;&lt;periodical&gt;&lt;full-title&gt;ImmunoTargets and therapy&lt;/full-title&gt;&lt;/periodical&gt;&lt;pages&gt;69&lt;/pages&gt;&lt;volume&gt;5&lt;/volume&gt;&lt;edition&gt;2016/09/01&lt;/edition&gt;&lt;keywords&gt;&lt;keyword&gt;arthritis&lt;/keyword&gt;&lt;keyword&gt;autoimmunity&lt;/keyword&gt;&lt;keyword&gt;danger signals&lt;/keyword&gt;&lt;keyword&gt;toll-like receptors&lt;/keyword&gt;&lt;/keywords&gt;&lt;dates&gt;&lt;year&gt;2016&lt;/year&gt;&lt;/dates&gt;&lt;isbn&gt;2253-1556 (Print)&amp;#xD;2253-1556 (Linking)&lt;/isbn&gt;&lt;accession-num&gt;27579291&lt;/accession-num&gt;&lt;urls&gt;&lt;related-urls&gt;&lt;url&gt;https://www.ncbi.nlm.nih.gov/pubmed/27579291&lt;/url&gt;&lt;/related-urls&gt;&lt;/urls&gt;&lt;custom2&gt;PMC5001654&lt;/custom2&gt;&lt;electronic-resource-num&gt;10.2147/ITT.S89795&lt;/electronic-resource-num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42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6D539FB8" w14:textId="77777777" w:rsidTr="007F74B2">
        <w:tc>
          <w:tcPr>
            <w:tcW w:w="764" w:type="dxa"/>
          </w:tcPr>
          <w:p w14:paraId="11AEEE0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8</w:t>
            </w:r>
          </w:p>
        </w:tc>
        <w:tc>
          <w:tcPr>
            <w:tcW w:w="2216" w:type="dxa"/>
          </w:tcPr>
          <w:p w14:paraId="7EED8449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NH-ODNs</w:t>
            </w:r>
          </w:p>
        </w:tc>
        <w:tc>
          <w:tcPr>
            <w:tcW w:w="1835" w:type="dxa"/>
          </w:tcPr>
          <w:p w14:paraId="78F8E23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</w:tcPr>
          <w:p w14:paraId="7F0C834B" w14:textId="25FB878A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3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9</w:t>
            </w:r>
          </w:p>
        </w:tc>
        <w:tc>
          <w:tcPr>
            <w:tcW w:w="1701" w:type="dxa"/>
          </w:tcPr>
          <w:p w14:paraId="1E15D08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45EE9840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MZW5lcnQ8L0F1dGhvcj48WWVhcj4yMDA5PC9ZZWFyPjxS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MZW5lcnQ8L0F1dGhvcj48WWVhcj4yMDA5PC9ZZWFyPjxS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43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7F39F8E2" w14:textId="77777777" w:rsidTr="007F74B2">
        <w:tc>
          <w:tcPr>
            <w:tcW w:w="764" w:type="dxa"/>
          </w:tcPr>
          <w:p w14:paraId="3C23593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9</w:t>
            </w:r>
          </w:p>
        </w:tc>
        <w:tc>
          <w:tcPr>
            <w:tcW w:w="2216" w:type="dxa"/>
          </w:tcPr>
          <w:p w14:paraId="332196AD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X6</w:t>
            </w:r>
          </w:p>
        </w:tc>
        <w:tc>
          <w:tcPr>
            <w:tcW w:w="1835" w:type="dxa"/>
          </w:tcPr>
          <w:p w14:paraId="2A9E3793" w14:textId="2AA41965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utoimmune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myocarditis</w:t>
            </w:r>
          </w:p>
        </w:tc>
        <w:tc>
          <w:tcPr>
            <w:tcW w:w="1701" w:type="dxa"/>
          </w:tcPr>
          <w:p w14:paraId="12C6DC3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cGAS</w:t>
            </w:r>
          </w:p>
        </w:tc>
        <w:tc>
          <w:tcPr>
            <w:tcW w:w="1701" w:type="dxa"/>
          </w:tcPr>
          <w:p w14:paraId="71FC0831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reclinical</w:t>
            </w:r>
          </w:p>
        </w:tc>
        <w:tc>
          <w:tcPr>
            <w:tcW w:w="1559" w:type="dxa"/>
          </w:tcPr>
          <w:p w14:paraId="6CD33F8D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An&lt;/Author&gt;&lt;Year&gt;2018&lt;/Year&gt;&lt;RecNum&gt;156&lt;/RecNum&gt;&lt;DisplayText&gt;&lt;style face="superscript"&gt;[144]&lt;/style&gt;&lt;/DisplayText&gt;&lt;record&gt;&lt;rec-number&gt;156&lt;/rec-number&gt;&lt;foreign-keys&gt;&lt;key app="EN" db-id="9fxf99zvkzrzfhea09u5vfpbp0595aw9vd5x" timestamp="1621510427"&gt;156&lt;/key&gt;&lt;/foreign-keys&gt;&lt;ref-type name="Journal Article"&gt;17&lt;/ref-type&gt;&lt;contributors&gt;&lt;authors&gt;&lt;author&gt;An, Jie&lt;/author&gt;&lt;author&gt;Woodward, Joshua J&lt;/author&gt;&lt;author&gt;Lai, Weinan&lt;/author&gt;&lt;author&gt;Minie, Mark&lt;/author&gt;&lt;author&gt;Sun, Xizhang&lt;/author&gt;&lt;author&gt;Tanaka, Lena&lt;/author&gt;&lt;author&gt;Snyder, Jessica M&lt;/author&gt;&lt;author&gt;Sasaki, Tomikazu&lt;/author&gt;&lt;author&gt;Elkon, Keith B&lt;/author&gt;&lt;/authors&gt;&lt;/contributors&gt;&lt;titles&gt;&lt;title&gt;Inhibition of cyclic GMP</w:instrText>
            </w:r>
            <w:r w:rsidRPr="005E478A">
              <w:rPr>
                <w:rFonts w:ascii="SimSun" w:eastAsia="SimSun" w:hAnsi="SimSun" w:cs="SimSun" w:hint="eastAsia"/>
              </w:rPr>
              <w:instrText>‐</w:instrText>
            </w:r>
            <w:r w:rsidRPr="005E478A">
              <w:rPr>
                <w:rFonts w:ascii="Book Antiqua" w:hAnsi="Book Antiqua" w:cs="Times New Roman"/>
              </w:rPr>
              <w:instrText>AMP synthase using a novel antimalarial drug derivative in Trex1</w:instrText>
            </w:r>
            <w:r w:rsidRPr="005E478A">
              <w:rPr>
                <w:rFonts w:ascii="SimSun" w:eastAsia="SimSun" w:hAnsi="SimSun" w:cs="SimSun" w:hint="eastAsia"/>
              </w:rPr>
              <w:instrText>‐</w:instrText>
            </w:r>
            <w:r w:rsidRPr="005E478A">
              <w:rPr>
                <w:rFonts w:ascii="Book Antiqua" w:hAnsi="Book Antiqua" w:cs="Times New Roman"/>
              </w:rPr>
              <w:instrText>deficient mice&lt;/title&gt;&lt;secondary-title&gt;Arthritis &amp;amp; Rheumatology&lt;/secondary-title&gt;&lt;/titles&gt;&lt;periodical&gt;&lt;full-title&gt;Arthritis &amp;amp; rheumatology&lt;/full-title&gt;&lt;/periodical&gt;&lt;pages&gt;1807-1819&lt;/pages&gt;&lt;volume&gt;70&lt;/volume&gt;&lt;number&gt;11&lt;/number&gt;&lt;dates&gt;&lt;year&gt;2018&lt;/year&gt;&lt;/dates&gt;&lt;isbn&gt;2326-5191&lt;/isbn&gt;&lt;accession-num&gt;29781188&lt;/accession-num&gt;&lt;urls&gt;&lt;/urls&gt;&lt;electronic-resource-num&gt;10.1002/art.40559&lt;/electronic-resource-num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44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7F3E019E" w14:textId="77777777" w:rsidTr="007F74B2">
        <w:tc>
          <w:tcPr>
            <w:tcW w:w="764" w:type="dxa"/>
          </w:tcPr>
          <w:p w14:paraId="6E0DEF42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0</w:t>
            </w:r>
          </w:p>
        </w:tc>
        <w:tc>
          <w:tcPr>
            <w:tcW w:w="2216" w:type="dxa"/>
          </w:tcPr>
          <w:p w14:paraId="27A0AC3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F-06650833</w:t>
            </w:r>
          </w:p>
        </w:tc>
        <w:tc>
          <w:tcPr>
            <w:tcW w:w="1835" w:type="dxa"/>
          </w:tcPr>
          <w:p w14:paraId="59FC8457" w14:textId="619EFB7E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Rheumatoi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rthritis</w:t>
            </w:r>
          </w:p>
        </w:tc>
        <w:tc>
          <w:tcPr>
            <w:tcW w:w="1701" w:type="dxa"/>
          </w:tcPr>
          <w:p w14:paraId="476DD1D3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RAK4</w:t>
            </w:r>
          </w:p>
        </w:tc>
        <w:tc>
          <w:tcPr>
            <w:tcW w:w="1701" w:type="dxa"/>
          </w:tcPr>
          <w:p w14:paraId="5B176BC9" w14:textId="3D68483A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NCT02996500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(Phase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II)</w:t>
            </w:r>
          </w:p>
        </w:tc>
        <w:tc>
          <w:tcPr>
            <w:tcW w:w="1559" w:type="dxa"/>
          </w:tcPr>
          <w:p w14:paraId="2C8ED995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EYW50bzwvQXV0aG9yPjxZZWFyPjIwMTk8L1llYXI+PFJl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EYW50bzwvQXV0aG9yPjxZZWFyPjIwMTk8L1llYXI+PFJl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=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27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59D6CB22" w14:textId="77777777" w:rsidTr="007F74B2">
        <w:tc>
          <w:tcPr>
            <w:tcW w:w="764" w:type="dxa"/>
          </w:tcPr>
          <w:p w14:paraId="08D0F819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1</w:t>
            </w:r>
          </w:p>
        </w:tc>
        <w:tc>
          <w:tcPr>
            <w:tcW w:w="2216" w:type="dxa"/>
          </w:tcPr>
          <w:p w14:paraId="53CA878F" w14:textId="0F903171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Compou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I</w:t>
            </w:r>
          </w:p>
        </w:tc>
        <w:tc>
          <w:tcPr>
            <w:tcW w:w="1835" w:type="dxa"/>
          </w:tcPr>
          <w:p w14:paraId="1BBF66CC" w14:textId="250338C2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GS</w:t>
            </w:r>
          </w:p>
        </w:tc>
        <w:tc>
          <w:tcPr>
            <w:tcW w:w="1701" w:type="dxa"/>
          </w:tcPr>
          <w:p w14:paraId="18D75E87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BK1</w:t>
            </w:r>
          </w:p>
        </w:tc>
        <w:tc>
          <w:tcPr>
            <w:tcW w:w="1701" w:type="dxa"/>
          </w:tcPr>
          <w:p w14:paraId="19522049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Preclinical</w:t>
            </w:r>
          </w:p>
        </w:tc>
        <w:tc>
          <w:tcPr>
            <w:tcW w:w="1559" w:type="dxa"/>
          </w:tcPr>
          <w:p w14:paraId="7EAD4FAE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IYXNhbjwvQXV0aG9yPjxZZWFyPjIwMTU8L1llYXI+PFJl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 </w:instrText>
            </w:r>
            <w:r w:rsidRPr="005E478A">
              <w:rPr>
                <w:rFonts w:ascii="Book Antiqua" w:hAnsi="Book Antiqua"/>
              </w:rPr>
              <w:fldChar w:fldCharType="begin">
                <w:fldData xml:space="preserve">PEVuZE5vdGU+PENpdGU+PEF1dGhvcj5IYXNhbjwvQXV0aG9yPjxZZWFyPjIwMTU8L1llYXI+PFJl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</w:fldData>
              </w:fldChar>
            </w:r>
            <w:r w:rsidRPr="005E478A">
              <w:rPr>
                <w:rFonts w:ascii="Book Antiqua" w:hAnsi="Book Antiqua" w:cs="Times New Roman"/>
              </w:rPr>
              <w:instrText xml:space="preserve"> ADDIN EN.CITE.DATA </w:instrText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end"/>
            </w:r>
            <w:r w:rsidRPr="005E478A">
              <w:rPr>
                <w:rFonts w:ascii="Book Antiqua" w:hAnsi="Book Antiqua"/>
              </w:rPr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28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79A34E16" w14:textId="77777777" w:rsidTr="007F74B2">
        <w:tc>
          <w:tcPr>
            <w:tcW w:w="764" w:type="dxa"/>
          </w:tcPr>
          <w:p w14:paraId="203BBA2F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2</w:t>
            </w:r>
          </w:p>
        </w:tc>
        <w:tc>
          <w:tcPr>
            <w:tcW w:w="2216" w:type="dxa"/>
          </w:tcPr>
          <w:p w14:paraId="2E6266F4" w14:textId="6A23AA21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ifalimumab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(MEDI-545)</w:t>
            </w:r>
          </w:p>
        </w:tc>
        <w:tc>
          <w:tcPr>
            <w:tcW w:w="1835" w:type="dxa"/>
          </w:tcPr>
          <w:p w14:paraId="10147C3B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</w:tcPr>
          <w:p w14:paraId="7CEE91E3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FN-α</w:t>
            </w:r>
          </w:p>
        </w:tc>
        <w:tc>
          <w:tcPr>
            <w:tcW w:w="1701" w:type="dxa"/>
          </w:tcPr>
          <w:p w14:paraId="675FA2FB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NCT00979654</w:t>
            </w:r>
          </w:p>
          <w:p w14:paraId="5AFC5837" w14:textId="1A275790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(Phase</w:t>
            </w:r>
            <w:r w:rsidR="00097913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II)</w:t>
            </w:r>
          </w:p>
        </w:tc>
        <w:tc>
          <w:tcPr>
            <w:tcW w:w="1559" w:type="dxa"/>
          </w:tcPr>
          <w:p w14:paraId="1DD11870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Morehouse&lt;/Author&gt;&lt;Year&gt;2014&lt;/Year&gt;&lt;RecNum&gt;169&lt;/RecNum&gt;&lt;DisplayText&gt;&lt;style face="superscript"&gt;[145]&lt;/style&gt;&lt;/DisplayText&gt;&lt;record&gt;&lt;rec-number&gt;169&lt;/rec-number&gt;&lt;foreign-keys&gt;&lt;key app="EN" db-id="9fxf99zvkzrzfhea09u5vfpbp0595aw9vd5x" timestamp="1621595545"&gt;169&lt;/key&gt;&lt;/foreign-keys&gt;&lt;ref-type name="Conference Proceedings"&gt;10&lt;/ref-type&gt;&lt;contributors&gt;&lt;authors&gt;&lt;author&gt;Morehouse, Chris&lt;/author&gt;&lt;author&gt;Chang, Linda&lt;/author&gt;&lt;author&gt;Wang, Liangwei&lt;/author&gt;&lt;author&gt;Brohawn, Philip&lt;/author&gt;&lt;author&gt;Ueda, Shinya&lt;/author&gt;&lt;author&gt;Illei, Gabor&lt;/author&gt;&lt;author&gt;Greth, Warren&lt;/author&gt;&lt;author&gt;Yoo, Stephen&lt;/author&gt;&lt;author&gt;Roskos, Lorin&lt;/author&gt;&lt;author&gt;Yao, Yihong&lt;/author&gt;&lt;/authors&gt;&lt;/contributors&gt;&lt;titles&gt;&lt;title&gt;Target Modulation of a Type I Interferon (IFN) Gene Signature with Sifalimumab or Anifrolumab in Systemic Lupus Erythematosus (SLE) Patients in Two Open Label Phase 2 Japanese Trials.: 719&lt;/title&gt;&lt;secondary-title&gt;Arthritis &amp;amp; Rheumatology&lt;/secondary-title&gt;&lt;/titles&gt;&lt;periodical&gt;&lt;full-title&gt;Arthritis &amp;amp; rheumatology&lt;/full-title&gt;&lt;/periodical&gt;&lt;volume&gt;66&lt;/volume&gt;&lt;dates&gt;&lt;year&gt;2014&lt;/year&gt;&lt;/dates&gt;&lt;isbn&gt;2326-5191&lt;/isbn&gt;&lt;urls&gt;&lt;/urls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45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739C223E" w14:textId="77777777" w:rsidTr="007F74B2">
        <w:tc>
          <w:tcPr>
            <w:tcW w:w="764" w:type="dxa"/>
          </w:tcPr>
          <w:p w14:paraId="08F79430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lastRenderedPageBreak/>
              <w:t>13</w:t>
            </w:r>
          </w:p>
        </w:tc>
        <w:tc>
          <w:tcPr>
            <w:tcW w:w="2216" w:type="dxa"/>
          </w:tcPr>
          <w:p w14:paraId="1CFCA206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/>
                <w:color w:val="000000"/>
                <w:shd w:val="clear" w:color="auto" w:fill="FFFFFF"/>
              </w:rPr>
              <w:t>AGS-009</w:t>
            </w:r>
          </w:p>
        </w:tc>
        <w:tc>
          <w:tcPr>
            <w:tcW w:w="1835" w:type="dxa"/>
          </w:tcPr>
          <w:p w14:paraId="22E07694" w14:textId="275604D5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Rheumatoi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rthritis</w:t>
            </w:r>
          </w:p>
        </w:tc>
        <w:tc>
          <w:tcPr>
            <w:tcW w:w="1701" w:type="dxa"/>
          </w:tcPr>
          <w:p w14:paraId="1831E0AA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IFN-α</w:t>
            </w:r>
          </w:p>
        </w:tc>
        <w:tc>
          <w:tcPr>
            <w:tcW w:w="1701" w:type="dxa"/>
          </w:tcPr>
          <w:p w14:paraId="4C848584" w14:textId="3208CD81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NCT00960362</w:t>
            </w:r>
            <w:r w:rsidR="00097913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   </w:t>
            </w: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(Phase</w:t>
            </w:r>
            <w:r w:rsidR="00097913">
              <w:rPr>
                <w:rFonts w:ascii="Book Antiqua" w:hAnsi="Book Antiqua" w:cs="Times New Roman"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color w:val="000000"/>
                <w:shd w:val="clear" w:color="auto" w:fill="FFFFFF"/>
              </w:rPr>
              <w:t>I)</w:t>
            </w:r>
          </w:p>
        </w:tc>
        <w:tc>
          <w:tcPr>
            <w:tcW w:w="1559" w:type="dxa"/>
          </w:tcPr>
          <w:p w14:paraId="1302F5CB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Yao&lt;/Author&gt;&lt;Year&gt;2009&lt;/Year&gt;&lt;RecNum&gt;159&lt;/RecNum&gt;&lt;DisplayText&gt;&lt;style face="superscript"&gt;[132]&lt;/style&gt;&lt;/DisplayText&gt;&lt;record&gt;&lt;rec-number&gt;159&lt;/rec-number&gt;&lt;foreign-keys&gt;&lt;key app="EN" db-id="9fxf99zvkzrzfhea09u5vfpbp0595aw9vd5x" timestamp="1621575830"&gt;159&lt;/key&gt;&lt;/foreign-keys&gt;&lt;ref-type name="Journal Article"&gt;17&lt;/ref-type&gt;&lt;contributors&gt;&lt;authors&gt;&lt;author&gt;Yao, Yihong&lt;/author&gt;&lt;author&gt;Richman, Laura&lt;/author&gt;&lt;author&gt;Higgs, Brandon W&lt;/author&gt;&lt;author&gt;Morehouse, Christopher A&lt;/author&gt;&lt;author&gt;De Los Reyes, Melissa&lt;/author&gt;&lt;author&gt;Brohawn, Philip&lt;/author&gt;&lt;author&gt;Zhang, Jianliang&lt;/author&gt;&lt;author&gt;White, Barbara&lt;/author&gt;&lt;author&gt;Coyle, Anthony J&lt;/author&gt;&lt;author&gt;Kiener, Peter A&lt;/author&gt;&lt;/authors&gt;&lt;/contributors&gt;&lt;titles&gt;&lt;title&gt;Neutralization of interferon</w:instrText>
            </w:r>
            <w:r w:rsidRPr="005E478A">
              <w:rPr>
                <w:rFonts w:ascii="SimSun" w:eastAsia="SimSun" w:hAnsi="SimSun" w:cs="SimSun" w:hint="eastAsia"/>
              </w:rPr>
              <w:instrText>‐</w:instrText>
            </w:r>
            <w:r w:rsidRPr="005E478A">
              <w:rPr>
                <w:rFonts w:ascii="Book Antiqua" w:hAnsi="Book Antiqua" w:cs="Book Antiqua"/>
              </w:rPr>
              <w:instrText>α</w:instrText>
            </w:r>
            <w:r w:rsidRPr="005E478A">
              <w:rPr>
                <w:rFonts w:ascii="Book Antiqua" w:hAnsi="Book Antiqua" w:cs="Times New Roman"/>
              </w:rPr>
              <w:instrText>/</w:instrText>
            </w:r>
            <w:r w:rsidRPr="005E478A">
              <w:rPr>
                <w:rFonts w:ascii="Book Antiqua" w:hAnsi="Book Antiqua" w:cs="Book Antiqua"/>
              </w:rPr>
              <w:instrText>β–</w:instrText>
            </w:r>
            <w:r w:rsidRPr="005E478A">
              <w:rPr>
                <w:rFonts w:ascii="Book Antiqua" w:hAnsi="Book Antiqua" w:cs="Times New Roman"/>
              </w:rPr>
              <w:instrText>inducible genes and downstream effect in a phase I trial of an anti</w:instrText>
            </w:r>
            <w:r w:rsidRPr="005E478A">
              <w:rPr>
                <w:rFonts w:ascii="Book Antiqua" w:hAnsi="Book Antiqua" w:cs="Book Antiqua"/>
              </w:rPr>
              <w:instrText>–</w:instrText>
            </w:r>
            <w:r w:rsidRPr="005E478A">
              <w:rPr>
                <w:rFonts w:ascii="Book Antiqua" w:hAnsi="Book Antiqua" w:cs="Times New Roman"/>
              </w:rPr>
              <w:instrText>interferon</w:instrText>
            </w:r>
            <w:r w:rsidRPr="005E478A">
              <w:rPr>
                <w:rFonts w:ascii="SimSun" w:eastAsia="SimSun" w:hAnsi="SimSun" w:cs="SimSun" w:hint="eastAsia"/>
              </w:rPr>
              <w:instrText>‐</w:instrText>
            </w:r>
            <w:r w:rsidRPr="005E478A">
              <w:rPr>
                <w:rFonts w:ascii="Book Antiqua" w:hAnsi="Book Antiqua" w:cs="Book Antiqua"/>
              </w:rPr>
              <w:instrText>α</w:instrText>
            </w:r>
            <w:r w:rsidRPr="005E478A">
              <w:rPr>
                <w:rFonts w:ascii="Book Antiqua" w:hAnsi="Book Antiqua" w:cs="Times New Roman"/>
              </w:rPr>
              <w:instrText xml:space="preserve"> monoclonal antibody in systemic lupus erythematosus&lt;/title&gt;&lt;secondary-title&gt;Arthritis &amp;amp; Rheumatism: Official Journal of the American College of Rheumatology&lt;/secondary-title&gt;&lt;/titles&gt;&lt;periodical&gt;&lt;full-title&gt;Arthritis &amp;amp; Rheumatism: Official Journal of the American College of Rheumatology&lt;/full-title&gt;&lt;/periodical&gt;&lt;pages&gt;1785-1796&lt;/pages&gt;&lt;volume&gt;60&lt;/volume&gt;&lt;number&gt;6&lt;/number&gt;&lt;dates&gt;&lt;year&gt;2009&lt;/year&gt;&lt;/dates&gt;&lt;isbn&gt;0004-3591&lt;/isbn&gt;&lt;accession-num&gt;19479852&lt;/accession-num&gt;&lt;urls&gt;&lt;/urls&gt;&lt;electronic-resource-num&gt;10.1002/art.24557&lt;/electronic-resource-num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32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62A9F0E6" w14:textId="77777777" w:rsidTr="007F74B2">
        <w:tc>
          <w:tcPr>
            <w:tcW w:w="764" w:type="dxa"/>
          </w:tcPr>
          <w:p w14:paraId="47DA98E3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4</w:t>
            </w:r>
          </w:p>
        </w:tc>
        <w:tc>
          <w:tcPr>
            <w:tcW w:w="2216" w:type="dxa"/>
          </w:tcPr>
          <w:p w14:paraId="282819C1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</w:rPr>
              <w:t>IMO-8400</w:t>
            </w:r>
          </w:p>
        </w:tc>
        <w:tc>
          <w:tcPr>
            <w:tcW w:w="1835" w:type="dxa"/>
          </w:tcPr>
          <w:p w14:paraId="2570BA10" w14:textId="748D3CFD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laque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Psoriasis</w:t>
            </w:r>
          </w:p>
        </w:tc>
        <w:tc>
          <w:tcPr>
            <w:tcW w:w="1701" w:type="dxa"/>
          </w:tcPr>
          <w:p w14:paraId="709EAD15" w14:textId="18102952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-7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8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9</w:t>
            </w:r>
          </w:p>
        </w:tc>
        <w:tc>
          <w:tcPr>
            <w:tcW w:w="1701" w:type="dxa"/>
          </w:tcPr>
          <w:p w14:paraId="12630474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NCT01899729</w:t>
            </w:r>
          </w:p>
          <w:p w14:paraId="7BAE997F" w14:textId="140FAC79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</w:rPr>
              <w:t>(Phase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IIa)</w:t>
            </w:r>
          </w:p>
        </w:tc>
        <w:tc>
          <w:tcPr>
            <w:tcW w:w="1559" w:type="dxa"/>
          </w:tcPr>
          <w:p w14:paraId="7443A8A6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Balak&lt;/Author&gt;&lt;Year&gt;2017&lt;/Year&gt;&lt;RecNum&gt;167&lt;/RecNum&gt;&lt;DisplayText&gt;&lt;style face="superscript"&gt;[122]&lt;/style&gt;&lt;/DisplayText&gt;&lt;record&gt;&lt;rec-number&gt;167&lt;/rec-number&gt;&lt;foreign-keys&gt;&lt;key app="EN" db-id="9fxf99zvkzrzfhea09u5vfpbp0595aw9vd5x" timestamp="1621582336"&gt;167&lt;/key&gt;&lt;/foreign-keys&gt;&lt;ref-type name="Journal Article"&gt;17&lt;/ref-type&gt;&lt;contributors&gt;&lt;authors&gt;&lt;author&gt;Balak, Deepak MW&lt;/author&gt;&lt;author&gt;van Doorn, Martijn BA&lt;/author&gt;&lt;author&gt;Arbeit, Robert D&lt;/author&gt;&lt;author&gt;Rijneveld, Rianne&lt;/author&gt;&lt;author&gt;Klaassen, Erica&lt;/author&gt;&lt;author&gt;Sullivan, Tim&lt;/author&gt;&lt;author&gt;Brevard, Julie&lt;/author&gt;&lt;author&gt;Thio, Hok Bing&lt;/author&gt;&lt;author&gt;Prens, Errol P&lt;/author&gt;&lt;author&gt;Burggraaf, Jacobus&lt;/author&gt;&lt;/authors&gt;&lt;/contributors&gt;&lt;titles&gt;&lt;title&gt;IMO-8400, a toll-like receptor 7, 8, and 9 antagonist, demonstrates clinical activity in a phase 2a, randomized, placebo-controlled trial in patients with moderate-to-severe plaque psoriasis&lt;/title&gt;&lt;secondary-title&gt;Clinical Immunology&lt;/secondary-title&gt;&lt;/titles&gt;&lt;periodical&gt;&lt;full-title&gt;Clinical Immunology&lt;/full-title&gt;&lt;/periodical&gt;&lt;pages&gt;63-72&lt;/pages&gt;&lt;volume&gt;174&lt;/volume&gt;&lt;dates&gt;&lt;year&gt;2017&lt;/year&gt;&lt;/dates&gt;&lt;isbn&gt;1521-6616&lt;/isbn&gt;&lt;accession-num&gt;27876460&lt;/accession-num&gt;&lt;urls&gt;&lt;/urls&gt;&lt;electronic-resource-num&gt;10.1016/j.clim.2016.09.015&lt;/electronic-resource-num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22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  <w:tr w:rsidR="003C1885" w:rsidRPr="00FA0341" w14:paraId="649ABBD4" w14:textId="77777777" w:rsidTr="007F74B2">
        <w:tc>
          <w:tcPr>
            <w:tcW w:w="764" w:type="dxa"/>
            <w:tcBorders>
              <w:bottom w:val="single" w:sz="4" w:space="0" w:color="auto"/>
            </w:tcBorders>
          </w:tcPr>
          <w:p w14:paraId="2C8B867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15</w:t>
            </w:r>
          </w:p>
        </w:tc>
        <w:tc>
          <w:tcPr>
            <w:tcW w:w="2216" w:type="dxa"/>
            <w:tcBorders>
              <w:bottom w:val="single" w:sz="4" w:space="0" w:color="auto"/>
            </w:tcBorders>
          </w:tcPr>
          <w:p w14:paraId="7FB34891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CpG-52364</w:t>
            </w:r>
          </w:p>
        </w:tc>
        <w:tc>
          <w:tcPr>
            <w:tcW w:w="1835" w:type="dxa"/>
            <w:tcBorders>
              <w:bottom w:val="single" w:sz="4" w:space="0" w:color="auto"/>
            </w:tcBorders>
          </w:tcPr>
          <w:p w14:paraId="1BF3D6B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SLE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481F86F" w14:textId="656ECE86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</w:pP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TLR-7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8,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and</w:t>
            </w:r>
            <w:r w:rsidR="00097913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 xml:space="preserve"> </w:t>
            </w:r>
            <w:r w:rsidRPr="00FA0341">
              <w:rPr>
                <w:rFonts w:ascii="Book Antiqua" w:hAnsi="Book Antiqua" w:cs="Times New Roman"/>
                <w:bCs/>
                <w:color w:val="000000"/>
                <w:shd w:val="clear" w:color="auto" w:fill="FFFFFF"/>
              </w:rPr>
              <w:t>9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924AA1E" w14:textId="77777777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NCT00547014</w:t>
            </w:r>
          </w:p>
          <w:p w14:paraId="4E9F1B09" w14:textId="00C84E3B" w:rsidR="003C1885" w:rsidRPr="00FA0341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FA0341">
              <w:rPr>
                <w:rFonts w:ascii="Book Antiqua" w:hAnsi="Book Antiqua" w:cs="Times New Roman"/>
              </w:rPr>
              <w:t>(Phase</w:t>
            </w:r>
            <w:r w:rsidR="00097913">
              <w:rPr>
                <w:rFonts w:ascii="Book Antiqua" w:hAnsi="Book Antiqua" w:cs="Times New Roman"/>
              </w:rPr>
              <w:t xml:space="preserve"> </w:t>
            </w:r>
            <w:r w:rsidRPr="00FA0341">
              <w:rPr>
                <w:rFonts w:ascii="Book Antiqua" w:hAnsi="Book Antiqua" w:cs="Times New Roman"/>
              </w:rPr>
              <w:t>I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8DD15D1" w14:textId="77777777" w:rsidR="003C1885" w:rsidRPr="005E478A" w:rsidRDefault="003C1885" w:rsidP="003C1885">
            <w:pPr>
              <w:spacing w:line="360" w:lineRule="auto"/>
              <w:rPr>
                <w:rFonts w:ascii="Book Antiqua" w:hAnsi="Book Antiqua" w:cs="Times New Roman"/>
              </w:rPr>
            </w:pPr>
            <w:r w:rsidRPr="005E478A">
              <w:rPr>
                <w:rFonts w:ascii="Book Antiqua" w:hAnsi="Book Antiqua"/>
              </w:rPr>
              <w:fldChar w:fldCharType="begin"/>
            </w:r>
            <w:r w:rsidRPr="005E478A">
              <w:rPr>
                <w:rFonts w:ascii="Book Antiqua" w:hAnsi="Book Antiqua" w:cs="Times New Roman"/>
              </w:rPr>
              <w:instrText xml:space="preserve"> ADDIN EN.CITE &lt;EndNote&gt;&lt;Cite&gt;&lt;Author&gt;Anwar&lt;/Author&gt;&lt;Year&gt;2019&lt;/Year&gt;&lt;RecNum&gt;168&lt;/RecNum&gt;&lt;DisplayText&gt;&lt;style face="superscript"&gt;[116]&lt;/style&gt;&lt;/DisplayText&gt;&lt;record&gt;&lt;rec-number&gt;168&lt;/rec-number&gt;&lt;foreign-keys&gt;&lt;key app="EN" db-id="9fxf99zvkzrzfhea09u5vfpbp0595aw9vd5x" timestamp="1621582892"&gt;168&lt;/key&gt;&lt;/foreign-keys&gt;&lt;ref-type name="Journal Article"&gt;17&lt;/ref-type&gt;&lt;contributors&gt;&lt;authors&gt;&lt;author&gt;Anwar, Muhammad Ayaz&lt;/author&gt;&lt;author&gt;Shah, Masaud&lt;/author&gt;&lt;author&gt;Kim, Jason&lt;/author&gt;&lt;author&gt;Choi, Sangdun&lt;/author&gt;&lt;/authors&gt;&lt;/contributors&gt;&lt;titles&gt;&lt;title&gt;Recent clinical trends in Toll</w:instrText>
            </w:r>
            <w:r w:rsidRPr="005E478A">
              <w:rPr>
                <w:rFonts w:ascii="SimSun" w:eastAsia="SimSun" w:hAnsi="SimSun" w:cs="SimSun" w:hint="eastAsia"/>
              </w:rPr>
              <w:instrText>‐</w:instrText>
            </w:r>
            <w:r w:rsidRPr="005E478A">
              <w:rPr>
                <w:rFonts w:ascii="Book Antiqua" w:hAnsi="Book Antiqua" w:cs="Times New Roman"/>
              </w:rPr>
              <w:instrText>like receptor targeting therapeutics&lt;/title&gt;&lt;secondary-title&gt;Medicinal research reviews&lt;/secondary-title&gt;&lt;/titles&gt;&lt;periodical&gt;&lt;full-title&gt;Medicinal research reviews&lt;/full-title&gt;&lt;/periodical&gt;&lt;pages&gt;1053-1090&lt;/pages&gt;&lt;volume&gt;39&lt;/volume&gt;&lt;number&gt;3&lt;/number&gt;&lt;dates&gt;&lt;year&gt;2019&lt;/year&gt;&lt;/dates&gt;&lt;isbn&gt;0198-6325&lt;/isbn&gt;&lt;accession-num&gt;30450666 &lt;/accession-num&gt;&lt;urls&gt;&lt;/urls&gt;&lt;electronic-resource-num&gt;10.1002/med.21553&lt;/electronic-resource-num&gt;&lt;/record&gt;&lt;/Cite&gt;&lt;/EndNote&gt;</w:instrText>
            </w:r>
            <w:r w:rsidRPr="005E478A">
              <w:rPr>
                <w:rFonts w:ascii="Book Antiqua" w:hAnsi="Book Antiqua"/>
              </w:rPr>
              <w:fldChar w:fldCharType="separate"/>
            </w:r>
            <w:r w:rsidRPr="005E478A">
              <w:rPr>
                <w:rFonts w:ascii="Book Antiqua" w:hAnsi="Book Antiqua" w:cs="Times New Roman"/>
                <w:noProof/>
              </w:rPr>
              <w:t>[116]</w:t>
            </w:r>
            <w:r w:rsidRPr="005E478A">
              <w:rPr>
                <w:rFonts w:ascii="Book Antiqua" w:hAnsi="Book Antiqua"/>
              </w:rPr>
              <w:fldChar w:fldCharType="end"/>
            </w:r>
          </w:p>
        </w:tc>
      </w:tr>
    </w:tbl>
    <w:p w14:paraId="1F24AA1B" w14:textId="050A8391" w:rsidR="003C1885" w:rsidRPr="00FA0341" w:rsidRDefault="003C1885" w:rsidP="003C1885">
      <w:pPr>
        <w:spacing w:line="360" w:lineRule="auto"/>
        <w:rPr>
          <w:rFonts w:ascii="Book Antiqua" w:hAnsi="Book Antiqua"/>
          <w:lang w:eastAsia="zh-CN"/>
        </w:rPr>
      </w:pPr>
      <w:r w:rsidRPr="005E478A">
        <w:rPr>
          <w:rFonts w:ascii="Book Antiqua" w:hAnsi="Book Antiqua"/>
        </w:rPr>
        <w:t>SLE</w:t>
      </w:r>
      <w:r>
        <w:rPr>
          <w:rFonts w:ascii="Book Antiqua" w:hAnsi="Book Antiqua" w:hint="eastAsia"/>
          <w:lang w:eastAsia="zh-CN"/>
        </w:rPr>
        <w:t>:</w:t>
      </w:r>
      <w:r w:rsidR="00097913">
        <w:rPr>
          <w:rFonts w:ascii="Book Antiqua" w:hAnsi="Book Antiqua"/>
        </w:rPr>
        <w:t xml:space="preserve"> </w:t>
      </w:r>
      <w:r w:rsidRPr="005E478A">
        <w:rPr>
          <w:rFonts w:ascii="Book Antiqua" w:hAnsi="Book Antiqua"/>
          <w:caps/>
        </w:rPr>
        <w:t>s</w:t>
      </w:r>
      <w:r w:rsidRPr="005E478A">
        <w:rPr>
          <w:rFonts w:ascii="Book Antiqua" w:hAnsi="Book Antiqua"/>
        </w:rPr>
        <w:t>ystemic</w:t>
      </w:r>
      <w:r w:rsidR="00097913">
        <w:rPr>
          <w:rFonts w:ascii="Book Antiqua" w:hAnsi="Book Antiqua"/>
        </w:rPr>
        <w:t xml:space="preserve"> </w:t>
      </w:r>
      <w:r w:rsidRPr="005E478A">
        <w:rPr>
          <w:rFonts w:ascii="Book Antiqua" w:hAnsi="Book Antiqua"/>
        </w:rPr>
        <w:t>lupus</w:t>
      </w:r>
      <w:r w:rsidR="00097913">
        <w:rPr>
          <w:rFonts w:ascii="Book Antiqua" w:hAnsi="Book Antiqua"/>
        </w:rPr>
        <w:t xml:space="preserve"> </w:t>
      </w:r>
      <w:r w:rsidRPr="005E478A">
        <w:rPr>
          <w:rFonts w:ascii="Book Antiqua" w:hAnsi="Book Antiqua"/>
        </w:rPr>
        <w:t>erythematosus</w:t>
      </w:r>
      <w:r>
        <w:rPr>
          <w:rFonts w:ascii="Book Antiqua" w:hAnsi="Book Antiqua" w:hint="eastAsia"/>
          <w:lang w:eastAsia="zh-CN"/>
        </w:rPr>
        <w:t>;</w:t>
      </w:r>
      <w:r w:rsidR="0009791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T2D:</w:t>
      </w:r>
      <w:r w:rsidR="00097913">
        <w:rPr>
          <w:rFonts w:ascii="Book Antiqua" w:hAnsi="Book Antiqua" w:hint="eastAsia"/>
          <w:lang w:eastAsia="zh-CN"/>
        </w:rPr>
        <w:t xml:space="preserve"> </w:t>
      </w:r>
      <w:r w:rsidRPr="005E478A">
        <w:rPr>
          <w:rFonts w:ascii="Book Antiqua" w:hAnsi="Book Antiqua"/>
          <w:caps/>
          <w:lang w:eastAsia="zh-CN"/>
        </w:rPr>
        <w:t>t</w:t>
      </w:r>
      <w:r w:rsidRPr="005E478A">
        <w:rPr>
          <w:rFonts w:ascii="Book Antiqua" w:hAnsi="Book Antiqua"/>
          <w:lang w:eastAsia="zh-CN"/>
        </w:rPr>
        <w:t>ype</w:t>
      </w:r>
      <w:r w:rsidR="00FA49FB">
        <w:rPr>
          <w:rFonts w:ascii="Book Antiqua" w:hAnsi="Book Antiqu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2</w:t>
      </w:r>
      <w:r w:rsidR="00097913">
        <w:rPr>
          <w:rFonts w:ascii="Book Antiqua" w:hAnsi="Book Antiqua"/>
          <w:lang w:eastAsia="zh-CN"/>
        </w:rPr>
        <w:t xml:space="preserve"> </w:t>
      </w:r>
      <w:r w:rsidRPr="005E478A">
        <w:rPr>
          <w:rFonts w:ascii="Book Antiqua" w:hAnsi="Book Antiqua"/>
          <w:lang w:eastAsia="zh-CN"/>
        </w:rPr>
        <w:t>diabetes</w:t>
      </w:r>
      <w:r>
        <w:rPr>
          <w:rFonts w:ascii="Book Antiqua" w:hAnsi="Book Antiqua" w:hint="eastAsia"/>
          <w:lang w:eastAsia="zh-CN"/>
        </w:rPr>
        <w:t>;</w:t>
      </w:r>
      <w:r w:rsidR="00097913">
        <w:rPr>
          <w:rFonts w:ascii="Book Antiqua" w:hAnsi="Book Antiqua" w:hint="eastAsia"/>
          <w:lang w:eastAsia="zh-CN"/>
        </w:rPr>
        <w:t xml:space="preserve"> </w:t>
      </w:r>
      <w:r>
        <w:rPr>
          <w:rFonts w:ascii="Book Antiqua" w:hAnsi="Book Antiqua" w:hint="eastAsia"/>
          <w:lang w:eastAsia="zh-CN"/>
        </w:rPr>
        <w:t>TID:</w:t>
      </w:r>
      <w:r w:rsidR="00097913">
        <w:rPr>
          <w:rFonts w:ascii="Book Antiqua" w:hAnsi="Book Antiqua" w:hint="eastAsia"/>
          <w:lang w:eastAsia="zh-CN"/>
        </w:rPr>
        <w:t xml:space="preserve"> </w:t>
      </w:r>
      <w:r w:rsidRPr="005E478A">
        <w:rPr>
          <w:rFonts w:ascii="Book Antiqua" w:hAnsi="Book Antiqua"/>
          <w:caps/>
          <w:lang w:eastAsia="zh-CN"/>
        </w:rPr>
        <w:t>t</w:t>
      </w:r>
      <w:r w:rsidRPr="005E478A">
        <w:rPr>
          <w:rFonts w:ascii="Book Antiqua" w:hAnsi="Book Antiqua"/>
          <w:lang w:eastAsia="zh-CN"/>
        </w:rPr>
        <w:t>ype</w:t>
      </w:r>
      <w:r w:rsidR="00FA49FB">
        <w:rPr>
          <w:rFonts w:ascii="Book Antiqua" w:hAnsi="Book Antiqua"/>
          <w:lang w:eastAsia="zh-CN"/>
        </w:rPr>
        <w:t xml:space="preserve"> </w:t>
      </w:r>
      <w:r w:rsidRPr="005E478A">
        <w:rPr>
          <w:rFonts w:ascii="Book Antiqua" w:hAnsi="Book Antiqua"/>
          <w:lang w:eastAsia="zh-CN"/>
        </w:rPr>
        <w:t>1</w:t>
      </w:r>
      <w:r w:rsidR="00097913">
        <w:rPr>
          <w:rFonts w:ascii="Book Antiqua" w:hAnsi="Book Antiqua"/>
          <w:lang w:eastAsia="zh-CN"/>
        </w:rPr>
        <w:t xml:space="preserve"> </w:t>
      </w:r>
      <w:r w:rsidRPr="005E478A">
        <w:rPr>
          <w:rFonts w:ascii="Book Antiqua" w:hAnsi="Book Antiqua"/>
          <w:lang w:eastAsia="zh-CN"/>
        </w:rPr>
        <w:t>diabetes</w:t>
      </w:r>
      <w:r>
        <w:rPr>
          <w:rFonts w:ascii="Book Antiqua" w:hAnsi="Book Antiqua" w:hint="eastAsia"/>
          <w:lang w:eastAsia="zh-CN"/>
        </w:rPr>
        <w:t>.</w:t>
      </w:r>
    </w:p>
    <w:p w14:paraId="5C9E8B79" w14:textId="77777777" w:rsidR="007C6AF4" w:rsidRPr="003C1885" w:rsidRDefault="007C6AF4" w:rsidP="003C1885">
      <w:pPr>
        <w:spacing w:line="360" w:lineRule="auto"/>
        <w:jc w:val="both"/>
        <w:rPr>
          <w:lang w:eastAsia="zh-CN"/>
        </w:rPr>
      </w:pPr>
    </w:p>
    <w:sectPr w:rsidR="007C6AF4" w:rsidRPr="003C18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4C3C7C" w14:textId="77777777" w:rsidR="00E7592D" w:rsidRDefault="00E7592D" w:rsidP="004127D0">
      <w:r>
        <w:separator/>
      </w:r>
    </w:p>
  </w:endnote>
  <w:endnote w:type="continuationSeparator" w:id="0">
    <w:p w14:paraId="4D26A9E4" w14:textId="77777777" w:rsidR="00E7592D" w:rsidRDefault="00E7592D" w:rsidP="004127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Diverda Sans Com Light">
    <w:altName w:val="Diverda Sans Com Light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3230812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3DB8B1" w14:textId="78242C4A" w:rsidR="007D5002" w:rsidRDefault="007D5002" w:rsidP="007F74B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B9F020" w14:textId="77777777" w:rsidR="007D5002" w:rsidRDefault="007D5002" w:rsidP="00751DD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77528874"/>
      <w:docPartObj>
        <w:docPartGallery w:val="Page Numbers (Bottom of Page)"/>
        <w:docPartUnique/>
      </w:docPartObj>
    </w:sdtPr>
    <w:sdtEndPr>
      <w:rPr>
        <w:rStyle w:val="PageNumber"/>
        <w:rFonts w:ascii="Book Antiqua" w:hAnsi="Book Antiqua"/>
        <w:sz w:val="24"/>
        <w:szCs w:val="24"/>
      </w:rPr>
    </w:sdtEndPr>
    <w:sdtContent>
      <w:p w14:paraId="6CDF06B2" w14:textId="5AB901D1" w:rsidR="007D5002" w:rsidRPr="00751DD5" w:rsidRDefault="007D5002" w:rsidP="007F74B2">
        <w:pPr>
          <w:pStyle w:val="Footer"/>
          <w:framePr w:wrap="none" w:vAnchor="text" w:hAnchor="margin" w:xAlign="right" w:y="1"/>
          <w:rPr>
            <w:rStyle w:val="PageNumber"/>
            <w:rFonts w:ascii="Book Antiqua" w:hAnsi="Book Antiqua"/>
            <w:sz w:val="24"/>
            <w:szCs w:val="24"/>
          </w:rPr>
        </w:pPr>
        <w:r w:rsidRPr="00751DD5">
          <w:rPr>
            <w:rStyle w:val="PageNumber"/>
            <w:rFonts w:ascii="Book Antiqua" w:hAnsi="Book Antiqua"/>
            <w:sz w:val="24"/>
            <w:szCs w:val="24"/>
          </w:rPr>
          <w:fldChar w:fldCharType="begin"/>
        </w:r>
        <w:r w:rsidRPr="00751DD5">
          <w:rPr>
            <w:rStyle w:val="PageNumber"/>
            <w:rFonts w:ascii="Book Antiqua" w:hAnsi="Book Antiqua"/>
            <w:sz w:val="24"/>
            <w:szCs w:val="24"/>
          </w:rPr>
          <w:instrText xml:space="preserve"> PAGE </w:instrText>
        </w:r>
        <w:r w:rsidRPr="00751DD5">
          <w:rPr>
            <w:rStyle w:val="PageNumber"/>
            <w:rFonts w:ascii="Book Antiqua" w:hAnsi="Book Antiqua"/>
            <w:sz w:val="24"/>
            <w:szCs w:val="24"/>
          </w:rPr>
          <w:fldChar w:fldCharType="separate"/>
        </w:r>
        <w:r w:rsidR="00955E49">
          <w:rPr>
            <w:rStyle w:val="PageNumber"/>
            <w:rFonts w:ascii="Book Antiqua" w:hAnsi="Book Antiqua"/>
            <w:noProof/>
            <w:sz w:val="24"/>
            <w:szCs w:val="24"/>
          </w:rPr>
          <w:t>42</w:t>
        </w:r>
        <w:r w:rsidRPr="00751DD5">
          <w:rPr>
            <w:rStyle w:val="PageNumber"/>
            <w:rFonts w:ascii="Book Antiqua" w:hAnsi="Book Antiqua"/>
            <w:sz w:val="24"/>
            <w:szCs w:val="24"/>
          </w:rPr>
          <w:fldChar w:fldCharType="end"/>
        </w:r>
        <w:r w:rsidRPr="00751DD5">
          <w:rPr>
            <w:rStyle w:val="PageNumber"/>
            <w:rFonts w:ascii="Book Antiqua" w:hAnsi="Book Antiqua"/>
            <w:sz w:val="24"/>
            <w:szCs w:val="24"/>
          </w:rPr>
          <w:t xml:space="preserve"> / 29</w:t>
        </w:r>
      </w:p>
    </w:sdtContent>
  </w:sdt>
  <w:p w14:paraId="0900558F" w14:textId="77777777" w:rsidR="007D5002" w:rsidRDefault="007D5002" w:rsidP="00751DD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E59E6B" w14:textId="77777777" w:rsidR="00E7592D" w:rsidRDefault="00E7592D" w:rsidP="004127D0">
      <w:r>
        <w:separator/>
      </w:r>
    </w:p>
  </w:footnote>
  <w:footnote w:type="continuationSeparator" w:id="0">
    <w:p w14:paraId="51153DC7" w14:textId="77777777" w:rsidR="00E7592D" w:rsidRDefault="00E7592D" w:rsidP="004127D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7B3E"/>
    <w:rsid w:val="00004F7B"/>
    <w:rsid w:val="00007A5B"/>
    <w:rsid w:val="00074B58"/>
    <w:rsid w:val="000858B2"/>
    <w:rsid w:val="000905D7"/>
    <w:rsid w:val="00097913"/>
    <w:rsid w:val="000B0992"/>
    <w:rsid w:val="00116397"/>
    <w:rsid w:val="00141EA8"/>
    <w:rsid w:val="001E2308"/>
    <w:rsid w:val="00202CF1"/>
    <w:rsid w:val="002175AC"/>
    <w:rsid w:val="00234E23"/>
    <w:rsid w:val="002B1EB3"/>
    <w:rsid w:val="002C5B57"/>
    <w:rsid w:val="002D01BF"/>
    <w:rsid w:val="002D683B"/>
    <w:rsid w:val="00307F86"/>
    <w:rsid w:val="00324BA8"/>
    <w:rsid w:val="00360D0C"/>
    <w:rsid w:val="003C1885"/>
    <w:rsid w:val="003E4E28"/>
    <w:rsid w:val="003E522B"/>
    <w:rsid w:val="003F52A6"/>
    <w:rsid w:val="004127D0"/>
    <w:rsid w:val="00427677"/>
    <w:rsid w:val="00483AD0"/>
    <w:rsid w:val="00484A26"/>
    <w:rsid w:val="00497BA9"/>
    <w:rsid w:val="004A20D2"/>
    <w:rsid w:val="004A3667"/>
    <w:rsid w:val="004B5273"/>
    <w:rsid w:val="004C3822"/>
    <w:rsid w:val="004D0A58"/>
    <w:rsid w:val="005062C7"/>
    <w:rsid w:val="0052384A"/>
    <w:rsid w:val="00545570"/>
    <w:rsid w:val="0055109E"/>
    <w:rsid w:val="005D30A3"/>
    <w:rsid w:val="005F22F1"/>
    <w:rsid w:val="006073F6"/>
    <w:rsid w:val="006222A9"/>
    <w:rsid w:val="00632BAF"/>
    <w:rsid w:val="00647318"/>
    <w:rsid w:val="00677AA3"/>
    <w:rsid w:val="006A2A0F"/>
    <w:rsid w:val="006C06E1"/>
    <w:rsid w:val="006F0C3F"/>
    <w:rsid w:val="00715E0E"/>
    <w:rsid w:val="00751DD5"/>
    <w:rsid w:val="007651B3"/>
    <w:rsid w:val="0078096D"/>
    <w:rsid w:val="007871B3"/>
    <w:rsid w:val="007C6AF4"/>
    <w:rsid w:val="007D5002"/>
    <w:rsid w:val="007F74B2"/>
    <w:rsid w:val="00841D9E"/>
    <w:rsid w:val="0087742E"/>
    <w:rsid w:val="00880D11"/>
    <w:rsid w:val="008C004B"/>
    <w:rsid w:val="008D1230"/>
    <w:rsid w:val="008F6922"/>
    <w:rsid w:val="00940F7D"/>
    <w:rsid w:val="00955E49"/>
    <w:rsid w:val="009906B5"/>
    <w:rsid w:val="00A77AD2"/>
    <w:rsid w:val="00A77B3E"/>
    <w:rsid w:val="00A84388"/>
    <w:rsid w:val="00B70E3B"/>
    <w:rsid w:val="00B72F46"/>
    <w:rsid w:val="00B72FC1"/>
    <w:rsid w:val="00B81336"/>
    <w:rsid w:val="00BE52C9"/>
    <w:rsid w:val="00BF65F3"/>
    <w:rsid w:val="00C472F2"/>
    <w:rsid w:val="00C80C89"/>
    <w:rsid w:val="00CA2A55"/>
    <w:rsid w:val="00DC3210"/>
    <w:rsid w:val="00DE3B82"/>
    <w:rsid w:val="00E05B85"/>
    <w:rsid w:val="00E272F8"/>
    <w:rsid w:val="00E7592D"/>
    <w:rsid w:val="00EB7C3B"/>
    <w:rsid w:val="00F04E26"/>
    <w:rsid w:val="00F21C82"/>
    <w:rsid w:val="00F549B6"/>
    <w:rsid w:val="00F77033"/>
    <w:rsid w:val="00F82957"/>
    <w:rsid w:val="00FA49FB"/>
    <w:rsid w:val="00FA62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ED2A47B"/>
  <w15:docId w15:val="{38599D2D-B819-44C2-84D8-94C123B88E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rsid w:val="005062C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5062C7"/>
    <w:rPr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3C1885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</w:rPr>
  </w:style>
  <w:style w:type="table" w:styleId="TableGrid">
    <w:name w:val="Table Grid"/>
    <w:basedOn w:val="TableNormal"/>
    <w:uiPriority w:val="39"/>
    <w:rsid w:val="003C1885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3C1885"/>
    <w:rPr>
      <w:rFonts w:asciiTheme="minorHAnsi" w:hAnsiTheme="minorHAnsi" w:cstheme="minorBidi"/>
      <w:sz w:val="22"/>
      <w:szCs w:val="22"/>
    </w:rPr>
  </w:style>
  <w:style w:type="paragraph" w:customStyle="1" w:styleId="Pa16">
    <w:name w:val="Pa16"/>
    <w:basedOn w:val="Normal"/>
    <w:next w:val="Normal"/>
    <w:uiPriority w:val="99"/>
    <w:rsid w:val="003C1885"/>
    <w:pPr>
      <w:autoSpaceDE w:val="0"/>
      <w:autoSpaceDN w:val="0"/>
      <w:adjustRightInd w:val="0"/>
      <w:spacing w:line="171" w:lineRule="atLeast"/>
    </w:pPr>
    <w:rPr>
      <w:rFonts w:ascii="Diverda Sans Com Light" w:hAnsi="Diverda Sans Com Light"/>
    </w:rPr>
  </w:style>
  <w:style w:type="paragraph" w:styleId="Header">
    <w:name w:val="header"/>
    <w:basedOn w:val="Normal"/>
    <w:link w:val="HeaderChar"/>
    <w:unhideWhenUsed/>
    <w:rsid w:val="004127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4127D0"/>
    <w:rPr>
      <w:sz w:val="18"/>
      <w:szCs w:val="18"/>
    </w:rPr>
  </w:style>
  <w:style w:type="paragraph" w:styleId="Footer">
    <w:name w:val="footer"/>
    <w:basedOn w:val="Normal"/>
    <w:link w:val="FooterChar"/>
    <w:unhideWhenUsed/>
    <w:rsid w:val="004127D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4127D0"/>
    <w:rPr>
      <w:sz w:val="18"/>
      <w:szCs w:val="18"/>
    </w:rPr>
  </w:style>
  <w:style w:type="character" w:styleId="Hyperlink">
    <w:name w:val="Hyperlink"/>
    <w:basedOn w:val="DefaultParagraphFont"/>
    <w:unhideWhenUsed/>
    <w:rsid w:val="00BE52C9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E52C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677AA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677AA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677AA3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677A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77AA3"/>
    <w:rPr>
      <w:b/>
      <w:bCs/>
    </w:rPr>
  </w:style>
  <w:style w:type="character" w:styleId="PageNumber">
    <w:name w:val="page number"/>
    <w:basedOn w:val="DefaultParagraphFont"/>
    <w:semiHidden/>
    <w:unhideWhenUsed/>
    <w:rsid w:val="00FA49FB"/>
  </w:style>
  <w:style w:type="paragraph" w:styleId="Revision">
    <w:name w:val="Revision"/>
    <w:hidden/>
    <w:uiPriority w:val="99"/>
    <w:semiHidden/>
    <w:rsid w:val="00751DD5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6</Pages>
  <Words>15850</Words>
  <Characters>90345</Characters>
  <Application>Microsoft Office Word</Application>
  <DocSecurity>0</DocSecurity>
  <Lines>752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 Naresh</dc:creator>
  <cp:lastModifiedBy>Filipodia</cp:lastModifiedBy>
  <cp:revision>4</cp:revision>
  <dcterms:created xsi:type="dcterms:W3CDTF">2021-09-03T20:26:00Z</dcterms:created>
  <dcterms:modified xsi:type="dcterms:W3CDTF">2021-09-04T02:33:00Z</dcterms:modified>
</cp:coreProperties>
</file>